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EndPr/>
      <w:sdtContent>
        <w:p w14:paraId="7B3D822D" w14:textId="153A1BAE"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3120"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51F7D01A" w:rsidR="00A11145" w:rsidRPr="00E3178C" w:rsidRDefault="00A11145" w:rsidP="002A592A">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w:t>
                </w:r>
                <w:r w:rsidR="002A592A">
                  <w:rPr>
                    <w:rFonts w:ascii="Arial" w:hAnsi="Arial" w:cs="Arial"/>
                  </w:rPr>
                  <w:t>5</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lastRenderedPageBreak/>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Default="00FF1200" w:rsidP="00FF1200">
          <w:pPr>
            <w:spacing w:after="0"/>
            <w:rPr>
              <w:b/>
              <w:bCs/>
              <w:lang w:val="pt-BR"/>
            </w:rPr>
          </w:pPr>
        </w:p>
        <w:p w14:paraId="74FA678D" w14:textId="77777777" w:rsidR="00DF7F82" w:rsidRPr="00A11145" w:rsidRDefault="00DF7F82" w:rsidP="00FF1200">
          <w:pPr>
            <w:spacing w:after="0"/>
            <w:rPr>
              <w:b/>
              <w:bCs/>
              <w:lang w:val="pt-BR"/>
            </w:rPr>
          </w:pPr>
        </w:p>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64220F2" w14:textId="0F3E4FC2" w:rsidR="00F40AFE" w:rsidRPr="00DF7F82" w:rsidRDefault="00F40AFE">
              <w:pPr>
                <w:pStyle w:val="TOCHeading"/>
                <w:rPr>
                  <w:color w:val="auto"/>
                </w:rPr>
              </w:pPr>
              <w:r w:rsidRPr="00DF7F82">
                <w:rPr>
                  <w:color w:val="auto"/>
                </w:rPr>
                <w:t>Table of Contents</w:t>
              </w:r>
            </w:p>
            <w:p w14:paraId="002E262A" w14:textId="77777777" w:rsidR="00DF7F82" w:rsidRPr="00DF7F82" w:rsidRDefault="00DF7F82" w:rsidP="00DF7F82"/>
            <w:p w14:paraId="4F1E78AD" w14:textId="77777777" w:rsidR="006F5AB6"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9597396" w:history="1">
                <w:r w:rsidR="006F5AB6" w:rsidRPr="00A14A5C">
                  <w:rPr>
                    <w:rStyle w:val="Hyperlink"/>
                    <w:noProof/>
                  </w:rPr>
                  <w:t>1. Introduction</w:t>
                </w:r>
                <w:r w:rsidR="006F5AB6">
                  <w:rPr>
                    <w:noProof/>
                    <w:webHidden/>
                  </w:rPr>
                  <w:tab/>
                </w:r>
                <w:r w:rsidR="006F5AB6">
                  <w:rPr>
                    <w:noProof/>
                    <w:webHidden/>
                  </w:rPr>
                  <w:fldChar w:fldCharType="begin"/>
                </w:r>
                <w:r w:rsidR="006F5AB6">
                  <w:rPr>
                    <w:noProof/>
                    <w:webHidden/>
                  </w:rPr>
                  <w:instrText xml:space="preserve"> PAGEREF _Toc409597396 \h </w:instrText>
                </w:r>
                <w:r w:rsidR="006F5AB6">
                  <w:rPr>
                    <w:noProof/>
                    <w:webHidden/>
                  </w:rPr>
                </w:r>
                <w:r w:rsidR="006F5AB6">
                  <w:rPr>
                    <w:noProof/>
                    <w:webHidden/>
                  </w:rPr>
                  <w:fldChar w:fldCharType="separate"/>
                </w:r>
                <w:r w:rsidR="006F5AB6">
                  <w:rPr>
                    <w:noProof/>
                    <w:webHidden/>
                  </w:rPr>
                  <w:t>3</w:t>
                </w:r>
                <w:r w:rsidR="006F5AB6">
                  <w:rPr>
                    <w:noProof/>
                    <w:webHidden/>
                  </w:rPr>
                  <w:fldChar w:fldCharType="end"/>
                </w:r>
              </w:hyperlink>
            </w:p>
            <w:p w14:paraId="5F087457" w14:textId="77777777" w:rsidR="006F5AB6" w:rsidRDefault="006F5AB6">
              <w:pPr>
                <w:pStyle w:val="TOC2"/>
                <w:rPr>
                  <w:rFonts w:eastAsiaTheme="minorEastAsia"/>
                  <w:b w:val="0"/>
                  <w:noProof/>
                  <w:lang w:eastAsia="en-GB"/>
                </w:rPr>
              </w:pPr>
              <w:hyperlink w:anchor="_Toc409597397" w:history="1">
                <w:r w:rsidRPr="00A14A5C">
                  <w:rPr>
                    <w:rStyle w:val="Hyperlink"/>
                    <w:noProof/>
                  </w:rPr>
                  <w:t>1.1 Middlesex University</w:t>
                </w:r>
                <w:r>
                  <w:rPr>
                    <w:noProof/>
                    <w:webHidden/>
                  </w:rPr>
                  <w:tab/>
                </w:r>
                <w:r>
                  <w:rPr>
                    <w:noProof/>
                    <w:webHidden/>
                  </w:rPr>
                  <w:fldChar w:fldCharType="begin"/>
                </w:r>
                <w:r>
                  <w:rPr>
                    <w:noProof/>
                    <w:webHidden/>
                  </w:rPr>
                  <w:instrText xml:space="preserve"> PAGEREF _Toc409597397 \h </w:instrText>
                </w:r>
                <w:r>
                  <w:rPr>
                    <w:noProof/>
                    <w:webHidden/>
                  </w:rPr>
                </w:r>
                <w:r>
                  <w:rPr>
                    <w:noProof/>
                    <w:webHidden/>
                  </w:rPr>
                  <w:fldChar w:fldCharType="separate"/>
                </w:r>
                <w:r>
                  <w:rPr>
                    <w:noProof/>
                    <w:webHidden/>
                  </w:rPr>
                  <w:t>3</w:t>
                </w:r>
                <w:r>
                  <w:rPr>
                    <w:noProof/>
                    <w:webHidden/>
                  </w:rPr>
                  <w:fldChar w:fldCharType="end"/>
                </w:r>
              </w:hyperlink>
            </w:p>
            <w:p w14:paraId="6264123B" w14:textId="77777777" w:rsidR="006F5AB6" w:rsidRDefault="006F5AB6">
              <w:pPr>
                <w:pStyle w:val="TOC2"/>
                <w:rPr>
                  <w:rFonts w:eastAsiaTheme="minorEastAsia"/>
                  <w:b w:val="0"/>
                  <w:noProof/>
                  <w:lang w:eastAsia="en-GB"/>
                </w:rPr>
              </w:pPr>
              <w:hyperlink w:anchor="_Toc409597398" w:history="1">
                <w:r w:rsidRPr="00A14A5C">
                  <w:rPr>
                    <w:rStyle w:val="Hyperlink"/>
                    <w:noProof/>
                  </w:rPr>
                  <w:t>1.2 Types of Management</w:t>
                </w:r>
                <w:r>
                  <w:rPr>
                    <w:noProof/>
                    <w:webHidden/>
                  </w:rPr>
                  <w:tab/>
                </w:r>
                <w:r>
                  <w:rPr>
                    <w:noProof/>
                    <w:webHidden/>
                  </w:rPr>
                  <w:fldChar w:fldCharType="begin"/>
                </w:r>
                <w:r>
                  <w:rPr>
                    <w:noProof/>
                    <w:webHidden/>
                  </w:rPr>
                  <w:instrText xml:space="preserve"> PAGEREF _Toc409597398 \h </w:instrText>
                </w:r>
                <w:r>
                  <w:rPr>
                    <w:noProof/>
                    <w:webHidden/>
                  </w:rPr>
                </w:r>
                <w:r>
                  <w:rPr>
                    <w:noProof/>
                    <w:webHidden/>
                  </w:rPr>
                  <w:fldChar w:fldCharType="separate"/>
                </w:r>
                <w:r>
                  <w:rPr>
                    <w:noProof/>
                    <w:webHidden/>
                  </w:rPr>
                  <w:t>3</w:t>
                </w:r>
                <w:r>
                  <w:rPr>
                    <w:noProof/>
                    <w:webHidden/>
                  </w:rPr>
                  <w:fldChar w:fldCharType="end"/>
                </w:r>
              </w:hyperlink>
            </w:p>
            <w:p w14:paraId="341C5F77" w14:textId="77777777" w:rsidR="006F5AB6" w:rsidRDefault="006F5AB6">
              <w:pPr>
                <w:pStyle w:val="TOC2"/>
                <w:rPr>
                  <w:rFonts w:eastAsiaTheme="minorEastAsia"/>
                  <w:b w:val="0"/>
                  <w:noProof/>
                  <w:lang w:eastAsia="en-GB"/>
                </w:rPr>
              </w:pPr>
              <w:hyperlink w:anchor="_Toc409597399" w:history="1">
                <w:r w:rsidRPr="00A14A5C">
                  <w:rPr>
                    <w:rStyle w:val="Hyperlink"/>
                    <w:noProof/>
                  </w:rPr>
                  <w:t>1.2 Objectives, Values and Mission</w:t>
                </w:r>
                <w:r>
                  <w:rPr>
                    <w:noProof/>
                    <w:webHidden/>
                  </w:rPr>
                  <w:tab/>
                </w:r>
                <w:r>
                  <w:rPr>
                    <w:noProof/>
                    <w:webHidden/>
                  </w:rPr>
                  <w:fldChar w:fldCharType="begin"/>
                </w:r>
                <w:r>
                  <w:rPr>
                    <w:noProof/>
                    <w:webHidden/>
                  </w:rPr>
                  <w:instrText xml:space="preserve"> PAGEREF _Toc409597399 \h </w:instrText>
                </w:r>
                <w:r>
                  <w:rPr>
                    <w:noProof/>
                    <w:webHidden/>
                  </w:rPr>
                </w:r>
                <w:r>
                  <w:rPr>
                    <w:noProof/>
                    <w:webHidden/>
                  </w:rPr>
                  <w:fldChar w:fldCharType="separate"/>
                </w:r>
                <w:r>
                  <w:rPr>
                    <w:noProof/>
                    <w:webHidden/>
                  </w:rPr>
                  <w:t>4</w:t>
                </w:r>
                <w:r>
                  <w:rPr>
                    <w:noProof/>
                    <w:webHidden/>
                  </w:rPr>
                  <w:fldChar w:fldCharType="end"/>
                </w:r>
              </w:hyperlink>
            </w:p>
            <w:p w14:paraId="3F871FA3" w14:textId="77777777" w:rsidR="006F5AB6" w:rsidRDefault="006F5AB6">
              <w:pPr>
                <w:pStyle w:val="TOC2"/>
                <w:rPr>
                  <w:rFonts w:eastAsiaTheme="minorEastAsia"/>
                  <w:b w:val="0"/>
                  <w:noProof/>
                  <w:lang w:eastAsia="en-GB"/>
                </w:rPr>
              </w:pPr>
              <w:hyperlink w:anchor="_Toc409597400" w:history="1">
                <w:r w:rsidRPr="00A14A5C">
                  <w:rPr>
                    <w:rStyle w:val="Hyperlink"/>
                    <w:noProof/>
                  </w:rPr>
                  <w:t>1.3 Marketing Department</w:t>
                </w:r>
                <w:r>
                  <w:rPr>
                    <w:noProof/>
                    <w:webHidden/>
                  </w:rPr>
                  <w:tab/>
                </w:r>
                <w:r>
                  <w:rPr>
                    <w:noProof/>
                    <w:webHidden/>
                  </w:rPr>
                  <w:fldChar w:fldCharType="begin"/>
                </w:r>
                <w:r>
                  <w:rPr>
                    <w:noProof/>
                    <w:webHidden/>
                  </w:rPr>
                  <w:instrText xml:space="preserve"> PAGEREF _Toc409597400 \h </w:instrText>
                </w:r>
                <w:r>
                  <w:rPr>
                    <w:noProof/>
                    <w:webHidden/>
                  </w:rPr>
                </w:r>
                <w:r>
                  <w:rPr>
                    <w:noProof/>
                    <w:webHidden/>
                  </w:rPr>
                  <w:fldChar w:fldCharType="separate"/>
                </w:r>
                <w:r>
                  <w:rPr>
                    <w:noProof/>
                    <w:webHidden/>
                  </w:rPr>
                  <w:t>4</w:t>
                </w:r>
                <w:r>
                  <w:rPr>
                    <w:noProof/>
                    <w:webHidden/>
                  </w:rPr>
                  <w:fldChar w:fldCharType="end"/>
                </w:r>
              </w:hyperlink>
            </w:p>
            <w:p w14:paraId="3DD58E07" w14:textId="77777777" w:rsidR="006F5AB6" w:rsidRDefault="006F5AB6">
              <w:pPr>
                <w:pStyle w:val="TOC1"/>
                <w:tabs>
                  <w:tab w:val="right" w:leader="dot" w:pos="9016"/>
                </w:tabs>
                <w:rPr>
                  <w:rFonts w:eastAsiaTheme="minorEastAsia"/>
                  <w:b w:val="0"/>
                  <w:noProof/>
                  <w:sz w:val="22"/>
                  <w:szCs w:val="22"/>
                  <w:lang w:eastAsia="en-GB"/>
                </w:rPr>
              </w:pPr>
              <w:hyperlink w:anchor="_Toc409597401" w:history="1">
                <w:r w:rsidRPr="00A14A5C">
                  <w:rPr>
                    <w:rStyle w:val="Hyperlink"/>
                    <w:noProof/>
                  </w:rPr>
                  <w:t>2. Analysis of Operational Systems and Data Sources</w:t>
                </w:r>
                <w:r>
                  <w:rPr>
                    <w:noProof/>
                    <w:webHidden/>
                  </w:rPr>
                  <w:tab/>
                </w:r>
                <w:r>
                  <w:rPr>
                    <w:noProof/>
                    <w:webHidden/>
                  </w:rPr>
                  <w:fldChar w:fldCharType="begin"/>
                </w:r>
                <w:r>
                  <w:rPr>
                    <w:noProof/>
                    <w:webHidden/>
                  </w:rPr>
                  <w:instrText xml:space="preserve"> PAGEREF _Toc409597401 \h </w:instrText>
                </w:r>
                <w:r>
                  <w:rPr>
                    <w:noProof/>
                    <w:webHidden/>
                  </w:rPr>
                </w:r>
                <w:r>
                  <w:rPr>
                    <w:noProof/>
                    <w:webHidden/>
                  </w:rPr>
                  <w:fldChar w:fldCharType="separate"/>
                </w:r>
                <w:r>
                  <w:rPr>
                    <w:noProof/>
                    <w:webHidden/>
                  </w:rPr>
                  <w:t>5</w:t>
                </w:r>
                <w:r>
                  <w:rPr>
                    <w:noProof/>
                    <w:webHidden/>
                  </w:rPr>
                  <w:fldChar w:fldCharType="end"/>
                </w:r>
              </w:hyperlink>
            </w:p>
            <w:p w14:paraId="44B665E7" w14:textId="77777777" w:rsidR="006F5AB6" w:rsidRDefault="006F5AB6">
              <w:pPr>
                <w:pStyle w:val="TOC2"/>
                <w:rPr>
                  <w:rFonts w:eastAsiaTheme="minorEastAsia"/>
                  <w:b w:val="0"/>
                  <w:noProof/>
                  <w:lang w:eastAsia="en-GB"/>
                </w:rPr>
              </w:pPr>
              <w:hyperlink w:anchor="_Toc409597402" w:history="1">
                <w:r w:rsidRPr="00A14A5C">
                  <w:rPr>
                    <w:rStyle w:val="Hyperlink"/>
                    <w:noProof/>
                  </w:rPr>
                  <w:t>2.1 Entity Relationship Diagram (ERD) description</w:t>
                </w:r>
                <w:r>
                  <w:rPr>
                    <w:noProof/>
                    <w:webHidden/>
                  </w:rPr>
                  <w:tab/>
                </w:r>
                <w:r>
                  <w:rPr>
                    <w:noProof/>
                    <w:webHidden/>
                  </w:rPr>
                  <w:fldChar w:fldCharType="begin"/>
                </w:r>
                <w:r>
                  <w:rPr>
                    <w:noProof/>
                    <w:webHidden/>
                  </w:rPr>
                  <w:instrText xml:space="preserve"> PAGEREF _Toc409597402 \h </w:instrText>
                </w:r>
                <w:r>
                  <w:rPr>
                    <w:noProof/>
                    <w:webHidden/>
                  </w:rPr>
                </w:r>
                <w:r>
                  <w:rPr>
                    <w:noProof/>
                    <w:webHidden/>
                  </w:rPr>
                  <w:fldChar w:fldCharType="separate"/>
                </w:r>
                <w:r>
                  <w:rPr>
                    <w:noProof/>
                    <w:webHidden/>
                  </w:rPr>
                  <w:t>5</w:t>
                </w:r>
                <w:r>
                  <w:rPr>
                    <w:noProof/>
                    <w:webHidden/>
                  </w:rPr>
                  <w:fldChar w:fldCharType="end"/>
                </w:r>
              </w:hyperlink>
            </w:p>
            <w:p w14:paraId="24703413" w14:textId="77777777" w:rsidR="006F5AB6" w:rsidRDefault="006F5AB6">
              <w:pPr>
                <w:pStyle w:val="TOC2"/>
                <w:rPr>
                  <w:rFonts w:eastAsiaTheme="minorEastAsia"/>
                  <w:b w:val="0"/>
                  <w:noProof/>
                  <w:lang w:eastAsia="en-GB"/>
                </w:rPr>
              </w:pPr>
              <w:hyperlink w:anchor="_Toc409597403" w:history="1">
                <w:r w:rsidRPr="00A14A5C">
                  <w:rPr>
                    <w:rStyle w:val="Hyperlink"/>
                    <w:noProof/>
                  </w:rPr>
                  <w:t>2.2 Advantages and disadvantages of using a Data Warehouse</w:t>
                </w:r>
                <w:r>
                  <w:rPr>
                    <w:noProof/>
                    <w:webHidden/>
                  </w:rPr>
                  <w:tab/>
                </w:r>
                <w:r>
                  <w:rPr>
                    <w:noProof/>
                    <w:webHidden/>
                  </w:rPr>
                  <w:fldChar w:fldCharType="begin"/>
                </w:r>
                <w:r>
                  <w:rPr>
                    <w:noProof/>
                    <w:webHidden/>
                  </w:rPr>
                  <w:instrText xml:space="preserve"> PAGEREF _Toc409597403 \h </w:instrText>
                </w:r>
                <w:r>
                  <w:rPr>
                    <w:noProof/>
                    <w:webHidden/>
                  </w:rPr>
                </w:r>
                <w:r>
                  <w:rPr>
                    <w:noProof/>
                    <w:webHidden/>
                  </w:rPr>
                  <w:fldChar w:fldCharType="separate"/>
                </w:r>
                <w:r>
                  <w:rPr>
                    <w:noProof/>
                    <w:webHidden/>
                  </w:rPr>
                  <w:t>9</w:t>
                </w:r>
                <w:r>
                  <w:rPr>
                    <w:noProof/>
                    <w:webHidden/>
                  </w:rPr>
                  <w:fldChar w:fldCharType="end"/>
                </w:r>
              </w:hyperlink>
            </w:p>
            <w:p w14:paraId="7F8A789E" w14:textId="77777777" w:rsidR="006F5AB6" w:rsidRDefault="006F5AB6">
              <w:pPr>
                <w:pStyle w:val="TOC2"/>
                <w:rPr>
                  <w:rFonts w:eastAsiaTheme="minorEastAsia"/>
                  <w:b w:val="0"/>
                  <w:noProof/>
                  <w:lang w:eastAsia="en-GB"/>
                </w:rPr>
              </w:pPr>
              <w:hyperlink w:anchor="_Toc409597404" w:history="1">
                <w:r w:rsidRPr="00A14A5C">
                  <w:rPr>
                    <w:rStyle w:val="Hyperlink"/>
                    <w:noProof/>
                  </w:rPr>
                  <w:t>2.3 Table of Comparison</w:t>
                </w:r>
                <w:r>
                  <w:rPr>
                    <w:noProof/>
                    <w:webHidden/>
                  </w:rPr>
                  <w:tab/>
                </w:r>
                <w:r>
                  <w:rPr>
                    <w:noProof/>
                    <w:webHidden/>
                  </w:rPr>
                  <w:fldChar w:fldCharType="begin"/>
                </w:r>
                <w:r>
                  <w:rPr>
                    <w:noProof/>
                    <w:webHidden/>
                  </w:rPr>
                  <w:instrText xml:space="preserve"> PAGEREF _Toc409597404 \h </w:instrText>
                </w:r>
                <w:r>
                  <w:rPr>
                    <w:noProof/>
                    <w:webHidden/>
                  </w:rPr>
                </w:r>
                <w:r>
                  <w:rPr>
                    <w:noProof/>
                    <w:webHidden/>
                  </w:rPr>
                  <w:fldChar w:fldCharType="separate"/>
                </w:r>
                <w:r>
                  <w:rPr>
                    <w:noProof/>
                    <w:webHidden/>
                  </w:rPr>
                  <w:t>9</w:t>
                </w:r>
                <w:r>
                  <w:rPr>
                    <w:noProof/>
                    <w:webHidden/>
                  </w:rPr>
                  <w:fldChar w:fldCharType="end"/>
                </w:r>
              </w:hyperlink>
            </w:p>
            <w:p w14:paraId="7E423CAE" w14:textId="77777777" w:rsidR="006F5AB6" w:rsidRDefault="006F5AB6">
              <w:pPr>
                <w:pStyle w:val="TOC1"/>
                <w:tabs>
                  <w:tab w:val="right" w:leader="dot" w:pos="9016"/>
                </w:tabs>
                <w:rPr>
                  <w:rFonts w:eastAsiaTheme="minorEastAsia"/>
                  <w:b w:val="0"/>
                  <w:noProof/>
                  <w:sz w:val="22"/>
                  <w:szCs w:val="22"/>
                  <w:lang w:eastAsia="en-GB"/>
                </w:rPr>
              </w:pPr>
              <w:hyperlink w:anchor="_Toc409597405" w:history="1">
                <w:r w:rsidRPr="00A14A5C">
                  <w:rPr>
                    <w:rStyle w:val="Hyperlink"/>
                    <w:noProof/>
                  </w:rPr>
                  <w:t>3. Data Mart Design</w:t>
                </w:r>
                <w:r>
                  <w:rPr>
                    <w:noProof/>
                    <w:webHidden/>
                  </w:rPr>
                  <w:tab/>
                </w:r>
                <w:r>
                  <w:rPr>
                    <w:noProof/>
                    <w:webHidden/>
                  </w:rPr>
                  <w:fldChar w:fldCharType="begin"/>
                </w:r>
                <w:r>
                  <w:rPr>
                    <w:noProof/>
                    <w:webHidden/>
                  </w:rPr>
                  <w:instrText xml:space="preserve"> PAGEREF _Toc409597405 \h </w:instrText>
                </w:r>
                <w:r>
                  <w:rPr>
                    <w:noProof/>
                    <w:webHidden/>
                  </w:rPr>
                </w:r>
                <w:r>
                  <w:rPr>
                    <w:noProof/>
                    <w:webHidden/>
                  </w:rPr>
                  <w:fldChar w:fldCharType="separate"/>
                </w:r>
                <w:r>
                  <w:rPr>
                    <w:noProof/>
                    <w:webHidden/>
                  </w:rPr>
                  <w:t>10</w:t>
                </w:r>
                <w:r>
                  <w:rPr>
                    <w:noProof/>
                    <w:webHidden/>
                  </w:rPr>
                  <w:fldChar w:fldCharType="end"/>
                </w:r>
              </w:hyperlink>
            </w:p>
            <w:p w14:paraId="4E1EE602" w14:textId="77777777" w:rsidR="006F5AB6" w:rsidRDefault="006F5AB6">
              <w:pPr>
                <w:pStyle w:val="TOC2"/>
                <w:rPr>
                  <w:rFonts w:eastAsiaTheme="minorEastAsia"/>
                  <w:b w:val="0"/>
                  <w:noProof/>
                  <w:lang w:eastAsia="en-GB"/>
                </w:rPr>
              </w:pPr>
              <w:hyperlink w:anchor="_Toc409597406" w:history="1">
                <w:r w:rsidRPr="00A14A5C">
                  <w:rPr>
                    <w:rStyle w:val="Hyperlink"/>
                    <w:noProof/>
                  </w:rPr>
                  <w:t>3.1 Subject areas identification</w:t>
                </w:r>
                <w:r>
                  <w:rPr>
                    <w:noProof/>
                    <w:webHidden/>
                  </w:rPr>
                  <w:tab/>
                </w:r>
                <w:r>
                  <w:rPr>
                    <w:noProof/>
                    <w:webHidden/>
                  </w:rPr>
                  <w:fldChar w:fldCharType="begin"/>
                </w:r>
                <w:r>
                  <w:rPr>
                    <w:noProof/>
                    <w:webHidden/>
                  </w:rPr>
                  <w:instrText xml:space="preserve"> PAGEREF _Toc409597406 \h </w:instrText>
                </w:r>
                <w:r>
                  <w:rPr>
                    <w:noProof/>
                    <w:webHidden/>
                  </w:rPr>
                </w:r>
                <w:r>
                  <w:rPr>
                    <w:noProof/>
                    <w:webHidden/>
                  </w:rPr>
                  <w:fldChar w:fldCharType="separate"/>
                </w:r>
                <w:r>
                  <w:rPr>
                    <w:noProof/>
                    <w:webHidden/>
                  </w:rPr>
                  <w:t>10</w:t>
                </w:r>
                <w:r>
                  <w:rPr>
                    <w:noProof/>
                    <w:webHidden/>
                  </w:rPr>
                  <w:fldChar w:fldCharType="end"/>
                </w:r>
              </w:hyperlink>
            </w:p>
            <w:p w14:paraId="126AABE1" w14:textId="77777777" w:rsidR="006F5AB6" w:rsidRDefault="006F5AB6">
              <w:pPr>
                <w:pStyle w:val="TOC2"/>
                <w:rPr>
                  <w:rFonts w:eastAsiaTheme="minorEastAsia"/>
                  <w:b w:val="0"/>
                  <w:noProof/>
                  <w:lang w:eastAsia="en-GB"/>
                </w:rPr>
              </w:pPr>
              <w:hyperlink w:anchor="_Toc409597407" w:history="1">
                <w:r w:rsidRPr="00A14A5C">
                  <w:rPr>
                    <w:rStyle w:val="Hyperlink"/>
                    <w:iCs/>
                    <w:noProof/>
                  </w:rPr>
                  <w:t xml:space="preserve">3.2 </w:t>
                </w:r>
                <w:r w:rsidRPr="00A14A5C">
                  <w:rPr>
                    <w:rStyle w:val="Hyperlink"/>
                    <w:noProof/>
                  </w:rPr>
                  <w:t>The design of the star schemas associated with both subjects area identified in 3.1</w:t>
                </w:r>
                <w:r>
                  <w:rPr>
                    <w:noProof/>
                    <w:webHidden/>
                  </w:rPr>
                  <w:tab/>
                </w:r>
                <w:r>
                  <w:rPr>
                    <w:noProof/>
                    <w:webHidden/>
                  </w:rPr>
                  <w:fldChar w:fldCharType="begin"/>
                </w:r>
                <w:r>
                  <w:rPr>
                    <w:noProof/>
                    <w:webHidden/>
                  </w:rPr>
                  <w:instrText xml:space="preserve"> PAGEREF _Toc409597407 \h </w:instrText>
                </w:r>
                <w:r>
                  <w:rPr>
                    <w:noProof/>
                    <w:webHidden/>
                  </w:rPr>
                </w:r>
                <w:r>
                  <w:rPr>
                    <w:noProof/>
                    <w:webHidden/>
                  </w:rPr>
                  <w:fldChar w:fldCharType="separate"/>
                </w:r>
                <w:r>
                  <w:rPr>
                    <w:noProof/>
                    <w:webHidden/>
                  </w:rPr>
                  <w:t>11</w:t>
                </w:r>
                <w:r>
                  <w:rPr>
                    <w:noProof/>
                    <w:webHidden/>
                  </w:rPr>
                  <w:fldChar w:fldCharType="end"/>
                </w:r>
              </w:hyperlink>
            </w:p>
            <w:p w14:paraId="21507F5A" w14:textId="77777777" w:rsidR="006F5AB6" w:rsidRDefault="006F5AB6">
              <w:pPr>
                <w:pStyle w:val="TOC2"/>
                <w:rPr>
                  <w:rFonts w:eastAsiaTheme="minorEastAsia"/>
                  <w:b w:val="0"/>
                  <w:noProof/>
                  <w:lang w:eastAsia="en-GB"/>
                </w:rPr>
              </w:pPr>
              <w:hyperlink w:anchor="_Toc409597408" w:history="1">
                <w:r w:rsidRPr="00A14A5C">
                  <w:rPr>
                    <w:rStyle w:val="Hyperlink"/>
                    <w:iCs/>
                    <w:noProof/>
                  </w:rPr>
                  <w:t xml:space="preserve">3.3 </w:t>
                </w:r>
                <w:r w:rsidRPr="00A14A5C">
                  <w:rPr>
                    <w:rStyle w:val="Hyperlink"/>
                    <w:noProof/>
                  </w:rPr>
                  <w:t>A discussion of the granularity of dimension and fact tables</w:t>
                </w:r>
                <w:r>
                  <w:rPr>
                    <w:noProof/>
                    <w:webHidden/>
                  </w:rPr>
                  <w:tab/>
                </w:r>
                <w:r>
                  <w:rPr>
                    <w:noProof/>
                    <w:webHidden/>
                  </w:rPr>
                  <w:fldChar w:fldCharType="begin"/>
                </w:r>
                <w:r>
                  <w:rPr>
                    <w:noProof/>
                    <w:webHidden/>
                  </w:rPr>
                  <w:instrText xml:space="preserve"> PAGEREF _Toc409597408 \h </w:instrText>
                </w:r>
                <w:r>
                  <w:rPr>
                    <w:noProof/>
                    <w:webHidden/>
                  </w:rPr>
                </w:r>
                <w:r>
                  <w:rPr>
                    <w:noProof/>
                    <w:webHidden/>
                  </w:rPr>
                  <w:fldChar w:fldCharType="separate"/>
                </w:r>
                <w:r>
                  <w:rPr>
                    <w:noProof/>
                    <w:webHidden/>
                  </w:rPr>
                  <w:t>12</w:t>
                </w:r>
                <w:r>
                  <w:rPr>
                    <w:noProof/>
                    <w:webHidden/>
                  </w:rPr>
                  <w:fldChar w:fldCharType="end"/>
                </w:r>
              </w:hyperlink>
            </w:p>
            <w:p w14:paraId="28326468" w14:textId="77777777" w:rsidR="006F5AB6" w:rsidRDefault="006F5AB6">
              <w:pPr>
                <w:pStyle w:val="TOC2"/>
                <w:rPr>
                  <w:rFonts w:eastAsiaTheme="minorEastAsia"/>
                  <w:b w:val="0"/>
                  <w:noProof/>
                  <w:lang w:eastAsia="en-GB"/>
                </w:rPr>
              </w:pPr>
              <w:hyperlink w:anchor="_Toc409597409" w:history="1">
                <w:r w:rsidRPr="00A14A5C">
                  <w:rPr>
                    <w:rStyle w:val="Hyperlink"/>
                    <w:noProof/>
                  </w:rPr>
                  <w:t>3.4 The extension of one of the star schemas into a snowflake schema.</w:t>
                </w:r>
                <w:r>
                  <w:rPr>
                    <w:noProof/>
                    <w:webHidden/>
                  </w:rPr>
                  <w:tab/>
                </w:r>
                <w:r>
                  <w:rPr>
                    <w:noProof/>
                    <w:webHidden/>
                  </w:rPr>
                  <w:fldChar w:fldCharType="begin"/>
                </w:r>
                <w:r>
                  <w:rPr>
                    <w:noProof/>
                    <w:webHidden/>
                  </w:rPr>
                  <w:instrText xml:space="preserve"> PAGEREF _Toc409597409 \h </w:instrText>
                </w:r>
                <w:r>
                  <w:rPr>
                    <w:noProof/>
                    <w:webHidden/>
                  </w:rPr>
                </w:r>
                <w:r>
                  <w:rPr>
                    <w:noProof/>
                    <w:webHidden/>
                  </w:rPr>
                  <w:fldChar w:fldCharType="separate"/>
                </w:r>
                <w:r>
                  <w:rPr>
                    <w:noProof/>
                    <w:webHidden/>
                  </w:rPr>
                  <w:t>16</w:t>
                </w:r>
                <w:r>
                  <w:rPr>
                    <w:noProof/>
                    <w:webHidden/>
                  </w:rPr>
                  <w:fldChar w:fldCharType="end"/>
                </w:r>
              </w:hyperlink>
            </w:p>
            <w:p w14:paraId="3042B2EA" w14:textId="77777777" w:rsidR="006F5AB6" w:rsidRDefault="006F5AB6">
              <w:pPr>
                <w:pStyle w:val="TOC1"/>
                <w:tabs>
                  <w:tab w:val="right" w:leader="dot" w:pos="9016"/>
                </w:tabs>
                <w:rPr>
                  <w:rFonts w:eastAsiaTheme="minorEastAsia"/>
                  <w:b w:val="0"/>
                  <w:noProof/>
                  <w:sz w:val="22"/>
                  <w:szCs w:val="22"/>
                  <w:lang w:eastAsia="en-GB"/>
                </w:rPr>
              </w:pPr>
              <w:hyperlink w:anchor="_Toc409597410" w:history="1">
                <w:r w:rsidRPr="00A14A5C">
                  <w:rPr>
                    <w:rStyle w:val="Hyperlink"/>
                    <w:iCs/>
                    <w:noProof/>
                  </w:rPr>
                  <w:t>4. ETL process</w:t>
                </w:r>
                <w:r>
                  <w:rPr>
                    <w:noProof/>
                    <w:webHidden/>
                  </w:rPr>
                  <w:tab/>
                </w:r>
                <w:r>
                  <w:rPr>
                    <w:noProof/>
                    <w:webHidden/>
                  </w:rPr>
                  <w:fldChar w:fldCharType="begin"/>
                </w:r>
                <w:r>
                  <w:rPr>
                    <w:noProof/>
                    <w:webHidden/>
                  </w:rPr>
                  <w:instrText xml:space="preserve"> PAGEREF _Toc409597410 \h </w:instrText>
                </w:r>
                <w:r>
                  <w:rPr>
                    <w:noProof/>
                    <w:webHidden/>
                  </w:rPr>
                </w:r>
                <w:r>
                  <w:rPr>
                    <w:noProof/>
                    <w:webHidden/>
                  </w:rPr>
                  <w:fldChar w:fldCharType="separate"/>
                </w:r>
                <w:r>
                  <w:rPr>
                    <w:noProof/>
                    <w:webHidden/>
                  </w:rPr>
                  <w:t>16</w:t>
                </w:r>
                <w:r>
                  <w:rPr>
                    <w:noProof/>
                    <w:webHidden/>
                  </w:rPr>
                  <w:fldChar w:fldCharType="end"/>
                </w:r>
              </w:hyperlink>
            </w:p>
            <w:p w14:paraId="09D67947" w14:textId="77777777" w:rsidR="006F5AB6" w:rsidRDefault="006F5AB6">
              <w:pPr>
                <w:pStyle w:val="TOC2"/>
                <w:rPr>
                  <w:rFonts w:eastAsiaTheme="minorEastAsia"/>
                  <w:b w:val="0"/>
                  <w:noProof/>
                  <w:lang w:eastAsia="en-GB"/>
                </w:rPr>
              </w:pPr>
              <w:hyperlink w:anchor="_Toc409597411" w:history="1">
                <w:r w:rsidRPr="00A14A5C">
                  <w:rPr>
                    <w:rStyle w:val="Hyperlink"/>
                    <w:noProof/>
                  </w:rPr>
                  <w:t>Data Extraction, Transformation and Loading (ETL)</w:t>
                </w:r>
                <w:r>
                  <w:rPr>
                    <w:noProof/>
                    <w:webHidden/>
                  </w:rPr>
                  <w:tab/>
                </w:r>
                <w:r>
                  <w:rPr>
                    <w:noProof/>
                    <w:webHidden/>
                  </w:rPr>
                  <w:fldChar w:fldCharType="begin"/>
                </w:r>
                <w:r>
                  <w:rPr>
                    <w:noProof/>
                    <w:webHidden/>
                  </w:rPr>
                  <w:instrText xml:space="preserve"> PAGEREF _Toc409597411 \h </w:instrText>
                </w:r>
                <w:r>
                  <w:rPr>
                    <w:noProof/>
                    <w:webHidden/>
                  </w:rPr>
                </w:r>
                <w:r>
                  <w:rPr>
                    <w:noProof/>
                    <w:webHidden/>
                  </w:rPr>
                  <w:fldChar w:fldCharType="separate"/>
                </w:r>
                <w:r>
                  <w:rPr>
                    <w:noProof/>
                    <w:webHidden/>
                  </w:rPr>
                  <w:t>16</w:t>
                </w:r>
                <w:r>
                  <w:rPr>
                    <w:noProof/>
                    <w:webHidden/>
                  </w:rPr>
                  <w:fldChar w:fldCharType="end"/>
                </w:r>
              </w:hyperlink>
            </w:p>
            <w:p w14:paraId="03F74A1A" w14:textId="77777777" w:rsidR="006F5AB6" w:rsidRDefault="006F5AB6">
              <w:pPr>
                <w:pStyle w:val="TOC2"/>
                <w:rPr>
                  <w:rFonts w:eastAsiaTheme="minorEastAsia"/>
                  <w:b w:val="0"/>
                  <w:noProof/>
                  <w:lang w:eastAsia="en-GB"/>
                </w:rPr>
              </w:pPr>
              <w:hyperlink w:anchor="_Toc409597412" w:history="1">
                <w:r w:rsidRPr="00A14A5C">
                  <w:rPr>
                    <w:rStyle w:val="Hyperlink"/>
                    <w:noProof/>
                    <w:lang w:val="en-US"/>
                  </w:rPr>
                  <w:t>Extraction Methods in DWs</w:t>
                </w:r>
                <w:r>
                  <w:rPr>
                    <w:noProof/>
                    <w:webHidden/>
                  </w:rPr>
                  <w:tab/>
                </w:r>
                <w:r>
                  <w:rPr>
                    <w:noProof/>
                    <w:webHidden/>
                  </w:rPr>
                  <w:fldChar w:fldCharType="begin"/>
                </w:r>
                <w:r>
                  <w:rPr>
                    <w:noProof/>
                    <w:webHidden/>
                  </w:rPr>
                  <w:instrText xml:space="preserve"> PAGEREF _Toc409597412 \h </w:instrText>
                </w:r>
                <w:r>
                  <w:rPr>
                    <w:noProof/>
                    <w:webHidden/>
                  </w:rPr>
                </w:r>
                <w:r>
                  <w:rPr>
                    <w:noProof/>
                    <w:webHidden/>
                  </w:rPr>
                  <w:fldChar w:fldCharType="separate"/>
                </w:r>
                <w:r>
                  <w:rPr>
                    <w:noProof/>
                    <w:webHidden/>
                  </w:rPr>
                  <w:t>17</w:t>
                </w:r>
                <w:r>
                  <w:rPr>
                    <w:noProof/>
                    <w:webHidden/>
                  </w:rPr>
                  <w:fldChar w:fldCharType="end"/>
                </w:r>
              </w:hyperlink>
            </w:p>
            <w:p w14:paraId="40E2687D" w14:textId="77777777" w:rsidR="006F5AB6" w:rsidRDefault="006F5AB6">
              <w:pPr>
                <w:pStyle w:val="TOC1"/>
                <w:tabs>
                  <w:tab w:val="right" w:leader="dot" w:pos="9016"/>
                </w:tabs>
                <w:rPr>
                  <w:rFonts w:eastAsiaTheme="minorEastAsia"/>
                  <w:b w:val="0"/>
                  <w:noProof/>
                  <w:sz w:val="22"/>
                  <w:szCs w:val="22"/>
                  <w:lang w:eastAsia="en-GB"/>
                </w:rPr>
              </w:pPr>
              <w:hyperlink w:anchor="_Toc409597413" w:history="1">
                <w:r w:rsidRPr="00A14A5C">
                  <w:rPr>
                    <w:rStyle w:val="Hyperlink"/>
                    <w:noProof/>
                  </w:rPr>
                  <w:t>5. OLAP</w:t>
                </w:r>
                <w:r>
                  <w:rPr>
                    <w:noProof/>
                    <w:webHidden/>
                  </w:rPr>
                  <w:tab/>
                </w:r>
                <w:r>
                  <w:rPr>
                    <w:noProof/>
                    <w:webHidden/>
                  </w:rPr>
                  <w:fldChar w:fldCharType="begin"/>
                </w:r>
                <w:r>
                  <w:rPr>
                    <w:noProof/>
                    <w:webHidden/>
                  </w:rPr>
                  <w:instrText xml:space="preserve"> PAGEREF _Toc409597413 \h </w:instrText>
                </w:r>
                <w:r>
                  <w:rPr>
                    <w:noProof/>
                    <w:webHidden/>
                  </w:rPr>
                </w:r>
                <w:r>
                  <w:rPr>
                    <w:noProof/>
                    <w:webHidden/>
                  </w:rPr>
                  <w:fldChar w:fldCharType="separate"/>
                </w:r>
                <w:r>
                  <w:rPr>
                    <w:noProof/>
                    <w:webHidden/>
                  </w:rPr>
                  <w:t>18</w:t>
                </w:r>
                <w:r>
                  <w:rPr>
                    <w:noProof/>
                    <w:webHidden/>
                  </w:rPr>
                  <w:fldChar w:fldCharType="end"/>
                </w:r>
              </w:hyperlink>
            </w:p>
            <w:p w14:paraId="48CF6138" w14:textId="77777777" w:rsidR="006F5AB6" w:rsidRDefault="006F5AB6">
              <w:pPr>
                <w:pStyle w:val="TOC2"/>
                <w:rPr>
                  <w:rFonts w:eastAsiaTheme="minorEastAsia"/>
                  <w:b w:val="0"/>
                  <w:noProof/>
                  <w:lang w:eastAsia="en-GB"/>
                </w:rPr>
              </w:pPr>
              <w:hyperlink w:anchor="_Toc409597414" w:history="1">
                <w:r w:rsidRPr="00A14A5C">
                  <w:rPr>
                    <w:rStyle w:val="Hyperlink"/>
                    <w:noProof/>
                  </w:rPr>
                  <w:t>Different OLAP Techniques</w:t>
                </w:r>
                <w:r>
                  <w:rPr>
                    <w:noProof/>
                    <w:webHidden/>
                  </w:rPr>
                  <w:tab/>
                </w:r>
                <w:r>
                  <w:rPr>
                    <w:noProof/>
                    <w:webHidden/>
                  </w:rPr>
                  <w:fldChar w:fldCharType="begin"/>
                </w:r>
                <w:r>
                  <w:rPr>
                    <w:noProof/>
                    <w:webHidden/>
                  </w:rPr>
                  <w:instrText xml:space="preserve"> PAGEREF _Toc409597414 \h </w:instrText>
                </w:r>
                <w:r>
                  <w:rPr>
                    <w:noProof/>
                    <w:webHidden/>
                  </w:rPr>
                </w:r>
                <w:r>
                  <w:rPr>
                    <w:noProof/>
                    <w:webHidden/>
                  </w:rPr>
                  <w:fldChar w:fldCharType="separate"/>
                </w:r>
                <w:r>
                  <w:rPr>
                    <w:noProof/>
                    <w:webHidden/>
                  </w:rPr>
                  <w:t>18</w:t>
                </w:r>
                <w:r>
                  <w:rPr>
                    <w:noProof/>
                    <w:webHidden/>
                  </w:rPr>
                  <w:fldChar w:fldCharType="end"/>
                </w:r>
              </w:hyperlink>
            </w:p>
            <w:p w14:paraId="56D18B11" w14:textId="77777777" w:rsidR="006F5AB6" w:rsidRDefault="006F5AB6">
              <w:pPr>
                <w:pStyle w:val="TOC3"/>
                <w:tabs>
                  <w:tab w:val="right" w:leader="dot" w:pos="9016"/>
                </w:tabs>
                <w:rPr>
                  <w:rFonts w:eastAsiaTheme="minorEastAsia"/>
                  <w:noProof/>
                  <w:lang w:eastAsia="en-GB"/>
                </w:rPr>
              </w:pPr>
              <w:hyperlink w:anchor="_Toc409597415" w:history="1">
                <w:r w:rsidRPr="00A14A5C">
                  <w:rPr>
                    <w:rStyle w:val="Hyperlink"/>
                    <w:noProof/>
                  </w:rPr>
                  <w:t>MOLAP</w:t>
                </w:r>
                <w:r>
                  <w:rPr>
                    <w:noProof/>
                    <w:webHidden/>
                  </w:rPr>
                  <w:tab/>
                </w:r>
                <w:r>
                  <w:rPr>
                    <w:noProof/>
                    <w:webHidden/>
                  </w:rPr>
                  <w:fldChar w:fldCharType="begin"/>
                </w:r>
                <w:r>
                  <w:rPr>
                    <w:noProof/>
                    <w:webHidden/>
                  </w:rPr>
                  <w:instrText xml:space="preserve"> PAGEREF _Toc409597415 \h </w:instrText>
                </w:r>
                <w:r>
                  <w:rPr>
                    <w:noProof/>
                    <w:webHidden/>
                  </w:rPr>
                </w:r>
                <w:r>
                  <w:rPr>
                    <w:noProof/>
                    <w:webHidden/>
                  </w:rPr>
                  <w:fldChar w:fldCharType="separate"/>
                </w:r>
                <w:r>
                  <w:rPr>
                    <w:noProof/>
                    <w:webHidden/>
                  </w:rPr>
                  <w:t>18</w:t>
                </w:r>
                <w:r>
                  <w:rPr>
                    <w:noProof/>
                    <w:webHidden/>
                  </w:rPr>
                  <w:fldChar w:fldCharType="end"/>
                </w:r>
              </w:hyperlink>
            </w:p>
            <w:p w14:paraId="3FD0F054" w14:textId="77777777" w:rsidR="006F5AB6" w:rsidRDefault="006F5AB6">
              <w:pPr>
                <w:pStyle w:val="TOC3"/>
                <w:tabs>
                  <w:tab w:val="right" w:leader="dot" w:pos="9016"/>
                </w:tabs>
                <w:rPr>
                  <w:rFonts w:eastAsiaTheme="minorEastAsia"/>
                  <w:noProof/>
                  <w:lang w:eastAsia="en-GB"/>
                </w:rPr>
              </w:pPr>
              <w:hyperlink w:anchor="_Toc409597416" w:history="1">
                <w:r w:rsidRPr="00A14A5C">
                  <w:rPr>
                    <w:rStyle w:val="Hyperlink"/>
                    <w:noProof/>
                  </w:rPr>
                  <w:t>ROLAP</w:t>
                </w:r>
                <w:r>
                  <w:rPr>
                    <w:noProof/>
                    <w:webHidden/>
                  </w:rPr>
                  <w:tab/>
                </w:r>
                <w:r>
                  <w:rPr>
                    <w:noProof/>
                    <w:webHidden/>
                  </w:rPr>
                  <w:fldChar w:fldCharType="begin"/>
                </w:r>
                <w:r>
                  <w:rPr>
                    <w:noProof/>
                    <w:webHidden/>
                  </w:rPr>
                  <w:instrText xml:space="preserve"> PAGEREF _Toc409597416 \h </w:instrText>
                </w:r>
                <w:r>
                  <w:rPr>
                    <w:noProof/>
                    <w:webHidden/>
                  </w:rPr>
                </w:r>
                <w:r>
                  <w:rPr>
                    <w:noProof/>
                    <w:webHidden/>
                  </w:rPr>
                  <w:fldChar w:fldCharType="separate"/>
                </w:r>
                <w:r>
                  <w:rPr>
                    <w:noProof/>
                    <w:webHidden/>
                  </w:rPr>
                  <w:t>18</w:t>
                </w:r>
                <w:r>
                  <w:rPr>
                    <w:noProof/>
                    <w:webHidden/>
                  </w:rPr>
                  <w:fldChar w:fldCharType="end"/>
                </w:r>
              </w:hyperlink>
            </w:p>
            <w:p w14:paraId="4DA0A899" w14:textId="77777777" w:rsidR="006F5AB6" w:rsidRDefault="006F5AB6">
              <w:pPr>
                <w:pStyle w:val="TOC3"/>
                <w:tabs>
                  <w:tab w:val="right" w:leader="dot" w:pos="9016"/>
                </w:tabs>
                <w:rPr>
                  <w:rFonts w:eastAsiaTheme="minorEastAsia"/>
                  <w:noProof/>
                  <w:lang w:eastAsia="en-GB"/>
                </w:rPr>
              </w:pPr>
              <w:hyperlink w:anchor="_Toc409597417" w:history="1">
                <w:r w:rsidRPr="00A14A5C">
                  <w:rPr>
                    <w:rStyle w:val="Hyperlink"/>
                    <w:noProof/>
                  </w:rPr>
                  <w:t>HOLAP</w:t>
                </w:r>
                <w:r>
                  <w:rPr>
                    <w:noProof/>
                    <w:webHidden/>
                  </w:rPr>
                  <w:tab/>
                </w:r>
                <w:r>
                  <w:rPr>
                    <w:noProof/>
                    <w:webHidden/>
                  </w:rPr>
                  <w:fldChar w:fldCharType="begin"/>
                </w:r>
                <w:r>
                  <w:rPr>
                    <w:noProof/>
                    <w:webHidden/>
                  </w:rPr>
                  <w:instrText xml:space="preserve"> PAGEREF _Toc409597417 \h </w:instrText>
                </w:r>
                <w:r>
                  <w:rPr>
                    <w:noProof/>
                    <w:webHidden/>
                  </w:rPr>
                </w:r>
                <w:r>
                  <w:rPr>
                    <w:noProof/>
                    <w:webHidden/>
                  </w:rPr>
                  <w:fldChar w:fldCharType="separate"/>
                </w:r>
                <w:r>
                  <w:rPr>
                    <w:noProof/>
                    <w:webHidden/>
                  </w:rPr>
                  <w:t>18</w:t>
                </w:r>
                <w:r>
                  <w:rPr>
                    <w:noProof/>
                    <w:webHidden/>
                  </w:rPr>
                  <w:fldChar w:fldCharType="end"/>
                </w:r>
              </w:hyperlink>
            </w:p>
            <w:p w14:paraId="2770C682" w14:textId="77777777" w:rsidR="006F5AB6" w:rsidRDefault="006F5AB6">
              <w:pPr>
                <w:pStyle w:val="TOC2"/>
                <w:rPr>
                  <w:rFonts w:eastAsiaTheme="minorEastAsia"/>
                  <w:b w:val="0"/>
                  <w:noProof/>
                  <w:lang w:eastAsia="en-GB"/>
                </w:rPr>
              </w:pPr>
              <w:hyperlink w:anchor="_Toc409597418" w:history="1">
                <w:r w:rsidRPr="00A14A5C">
                  <w:rPr>
                    <w:rStyle w:val="Hyperlink"/>
                    <w:noProof/>
                  </w:rPr>
                  <w:t>Definitions</w:t>
                </w:r>
                <w:r>
                  <w:rPr>
                    <w:noProof/>
                    <w:webHidden/>
                  </w:rPr>
                  <w:tab/>
                </w:r>
                <w:r>
                  <w:rPr>
                    <w:noProof/>
                    <w:webHidden/>
                  </w:rPr>
                  <w:fldChar w:fldCharType="begin"/>
                </w:r>
                <w:r>
                  <w:rPr>
                    <w:noProof/>
                    <w:webHidden/>
                  </w:rPr>
                  <w:instrText xml:space="preserve"> PAGEREF _Toc409597418 \h </w:instrText>
                </w:r>
                <w:r>
                  <w:rPr>
                    <w:noProof/>
                    <w:webHidden/>
                  </w:rPr>
                </w:r>
                <w:r>
                  <w:rPr>
                    <w:noProof/>
                    <w:webHidden/>
                  </w:rPr>
                  <w:fldChar w:fldCharType="separate"/>
                </w:r>
                <w:r>
                  <w:rPr>
                    <w:noProof/>
                    <w:webHidden/>
                  </w:rPr>
                  <w:t>18</w:t>
                </w:r>
                <w:r>
                  <w:rPr>
                    <w:noProof/>
                    <w:webHidden/>
                  </w:rPr>
                  <w:fldChar w:fldCharType="end"/>
                </w:r>
              </w:hyperlink>
            </w:p>
            <w:p w14:paraId="2C7C234C" w14:textId="77777777" w:rsidR="006F5AB6" w:rsidRDefault="006F5AB6">
              <w:pPr>
                <w:pStyle w:val="TOC3"/>
                <w:tabs>
                  <w:tab w:val="right" w:leader="dot" w:pos="9016"/>
                </w:tabs>
                <w:rPr>
                  <w:rFonts w:eastAsiaTheme="minorEastAsia"/>
                  <w:noProof/>
                  <w:lang w:eastAsia="en-GB"/>
                </w:rPr>
              </w:pPr>
              <w:hyperlink w:anchor="_Toc409597419" w:history="1">
                <w:r w:rsidRPr="00A14A5C">
                  <w:rPr>
                    <w:rStyle w:val="Hyperlink"/>
                    <w:noProof/>
                  </w:rPr>
                  <w:t>Slicing</w:t>
                </w:r>
                <w:r>
                  <w:rPr>
                    <w:noProof/>
                    <w:webHidden/>
                  </w:rPr>
                  <w:tab/>
                </w:r>
                <w:r>
                  <w:rPr>
                    <w:noProof/>
                    <w:webHidden/>
                  </w:rPr>
                  <w:fldChar w:fldCharType="begin"/>
                </w:r>
                <w:r>
                  <w:rPr>
                    <w:noProof/>
                    <w:webHidden/>
                  </w:rPr>
                  <w:instrText xml:space="preserve"> PAGEREF _Toc409597419 \h </w:instrText>
                </w:r>
                <w:r>
                  <w:rPr>
                    <w:noProof/>
                    <w:webHidden/>
                  </w:rPr>
                </w:r>
                <w:r>
                  <w:rPr>
                    <w:noProof/>
                    <w:webHidden/>
                  </w:rPr>
                  <w:fldChar w:fldCharType="separate"/>
                </w:r>
                <w:r>
                  <w:rPr>
                    <w:noProof/>
                    <w:webHidden/>
                  </w:rPr>
                  <w:t>18</w:t>
                </w:r>
                <w:r>
                  <w:rPr>
                    <w:noProof/>
                    <w:webHidden/>
                  </w:rPr>
                  <w:fldChar w:fldCharType="end"/>
                </w:r>
              </w:hyperlink>
            </w:p>
            <w:p w14:paraId="3162EBAF" w14:textId="77777777" w:rsidR="006F5AB6" w:rsidRDefault="006F5AB6">
              <w:pPr>
                <w:pStyle w:val="TOC3"/>
                <w:tabs>
                  <w:tab w:val="right" w:leader="dot" w:pos="9016"/>
                </w:tabs>
                <w:rPr>
                  <w:rFonts w:eastAsiaTheme="minorEastAsia"/>
                  <w:noProof/>
                  <w:lang w:eastAsia="en-GB"/>
                </w:rPr>
              </w:pPr>
              <w:hyperlink w:anchor="_Toc409597420" w:history="1">
                <w:r w:rsidRPr="00A14A5C">
                  <w:rPr>
                    <w:rStyle w:val="Hyperlink"/>
                    <w:noProof/>
                  </w:rPr>
                  <w:t>Dicing</w:t>
                </w:r>
                <w:r>
                  <w:rPr>
                    <w:noProof/>
                    <w:webHidden/>
                  </w:rPr>
                  <w:tab/>
                </w:r>
                <w:r>
                  <w:rPr>
                    <w:noProof/>
                    <w:webHidden/>
                  </w:rPr>
                  <w:fldChar w:fldCharType="begin"/>
                </w:r>
                <w:r>
                  <w:rPr>
                    <w:noProof/>
                    <w:webHidden/>
                  </w:rPr>
                  <w:instrText xml:space="preserve"> PAGEREF _Toc409597420 \h </w:instrText>
                </w:r>
                <w:r>
                  <w:rPr>
                    <w:noProof/>
                    <w:webHidden/>
                  </w:rPr>
                </w:r>
                <w:r>
                  <w:rPr>
                    <w:noProof/>
                    <w:webHidden/>
                  </w:rPr>
                  <w:fldChar w:fldCharType="separate"/>
                </w:r>
                <w:r>
                  <w:rPr>
                    <w:noProof/>
                    <w:webHidden/>
                  </w:rPr>
                  <w:t>19</w:t>
                </w:r>
                <w:r>
                  <w:rPr>
                    <w:noProof/>
                    <w:webHidden/>
                  </w:rPr>
                  <w:fldChar w:fldCharType="end"/>
                </w:r>
              </w:hyperlink>
            </w:p>
            <w:p w14:paraId="3AF86095" w14:textId="77777777" w:rsidR="006F5AB6" w:rsidRDefault="006F5AB6">
              <w:pPr>
                <w:pStyle w:val="TOC3"/>
                <w:tabs>
                  <w:tab w:val="right" w:leader="dot" w:pos="9016"/>
                </w:tabs>
                <w:rPr>
                  <w:rFonts w:eastAsiaTheme="minorEastAsia"/>
                  <w:noProof/>
                  <w:lang w:eastAsia="en-GB"/>
                </w:rPr>
              </w:pPr>
              <w:hyperlink w:anchor="_Toc409597421" w:history="1">
                <w:r w:rsidRPr="00A14A5C">
                  <w:rPr>
                    <w:rStyle w:val="Hyperlink"/>
                    <w:noProof/>
                  </w:rPr>
                  <w:t>DRI</w:t>
                </w:r>
                <w:r w:rsidRPr="00A14A5C">
                  <w:rPr>
                    <w:rStyle w:val="Hyperlink"/>
                    <w:noProof/>
                  </w:rPr>
                  <w:t>L</w:t>
                </w:r>
                <w:r w:rsidRPr="00A14A5C">
                  <w:rPr>
                    <w:rStyle w:val="Hyperlink"/>
                    <w:noProof/>
                  </w:rPr>
                  <w:t>L DOWN/UP</w:t>
                </w:r>
                <w:r>
                  <w:rPr>
                    <w:noProof/>
                    <w:webHidden/>
                  </w:rPr>
                  <w:tab/>
                </w:r>
                <w:r>
                  <w:rPr>
                    <w:noProof/>
                    <w:webHidden/>
                  </w:rPr>
                  <w:fldChar w:fldCharType="begin"/>
                </w:r>
                <w:r>
                  <w:rPr>
                    <w:noProof/>
                    <w:webHidden/>
                  </w:rPr>
                  <w:instrText xml:space="preserve"> PAGEREF _Toc409597421 \h </w:instrText>
                </w:r>
                <w:r>
                  <w:rPr>
                    <w:noProof/>
                    <w:webHidden/>
                  </w:rPr>
                </w:r>
                <w:r>
                  <w:rPr>
                    <w:noProof/>
                    <w:webHidden/>
                  </w:rPr>
                  <w:fldChar w:fldCharType="separate"/>
                </w:r>
                <w:r>
                  <w:rPr>
                    <w:noProof/>
                    <w:webHidden/>
                  </w:rPr>
                  <w:t>19</w:t>
                </w:r>
                <w:r>
                  <w:rPr>
                    <w:noProof/>
                    <w:webHidden/>
                  </w:rPr>
                  <w:fldChar w:fldCharType="end"/>
                </w:r>
              </w:hyperlink>
            </w:p>
            <w:p w14:paraId="659DFCF5" w14:textId="77777777" w:rsidR="006F5AB6" w:rsidRDefault="006F5AB6">
              <w:pPr>
                <w:pStyle w:val="TOC1"/>
                <w:tabs>
                  <w:tab w:val="right" w:leader="dot" w:pos="9016"/>
                </w:tabs>
                <w:rPr>
                  <w:rFonts w:eastAsiaTheme="minorEastAsia"/>
                  <w:b w:val="0"/>
                  <w:noProof/>
                  <w:sz w:val="22"/>
                  <w:szCs w:val="22"/>
                  <w:lang w:eastAsia="en-GB"/>
                </w:rPr>
              </w:pPr>
              <w:hyperlink w:anchor="_Toc409597422" w:history="1">
                <w:r w:rsidRPr="00A14A5C">
                  <w:rPr>
                    <w:rStyle w:val="Hyperlink"/>
                    <w:noProof/>
                  </w:rPr>
                  <w:t>6. Conclusion</w:t>
                </w:r>
                <w:r>
                  <w:rPr>
                    <w:noProof/>
                    <w:webHidden/>
                  </w:rPr>
                  <w:tab/>
                </w:r>
                <w:r>
                  <w:rPr>
                    <w:noProof/>
                    <w:webHidden/>
                  </w:rPr>
                  <w:fldChar w:fldCharType="begin"/>
                </w:r>
                <w:r>
                  <w:rPr>
                    <w:noProof/>
                    <w:webHidden/>
                  </w:rPr>
                  <w:instrText xml:space="preserve"> PAGEREF _Toc409597422 \h </w:instrText>
                </w:r>
                <w:r>
                  <w:rPr>
                    <w:noProof/>
                    <w:webHidden/>
                  </w:rPr>
                </w:r>
                <w:r>
                  <w:rPr>
                    <w:noProof/>
                    <w:webHidden/>
                  </w:rPr>
                  <w:fldChar w:fldCharType="separate"/>
                </w:r>
                <w:r>
                  <w:rPr>
                    <w:noProof/>
                    <w:webHidden/>
                  </w:rPr>
                  <w:t>20</w:t>
                </w:r>
                <w:r>
                  <w:rPr>
                    <w:noProof/>
                    <w:webHidden/>
                  </w:rPr>
                  <w:fldChar w:fldCharType="end"/>
                </w:r>
              </w:hyperlink>
            </w:p>
            <w:p w14:paraId="78FE321F" w14:textId="77777777" w:rsidR="006F5AB6" w:rsidRDefault="006F5AB6">
              <w:pPr>
                <w:pStyle w:val="TOC1"/>
                <w:tabs>
                  <w:tab w:val="right" w:leader="dot" w:pos="9016"/>
                </w:tabs>
                <w:rPr>
                  <w:rFonts w:eastAsiaTheme="minorEastAsia"/>
                  <w:b w:val="0"/>
                  <w:noProof/>
                  <w:sz w:val="22"/>
                  <w:szCs w:val="22"/>
                  <w:lang w:eastAsia="en-GB"/>
                </w:rPr>
              </w:pPr>
              <w:hyperlink w:anchor="_Toc409597423" w:history="1">
                <w:r w:rsidRPr="00A14A5C">
                  <w:rPr>
                    <w:rStyle w:val="Hyperlink"/>
                    <w:noProof/>
                  </w:rPr>
                  <w:t>7. References</w:t>
                </w:r>
                <w:r>
                  <w:rPr>
                    <w:noProof/>
                    <w:webHidden/>
                  </w:rPr>
                  <w:tab/>
                </w:r>
                <w:r>
                  <w:rPr>
                    <w:noProof/>
                    <w:webHidden/>
                  </w:rPr>
                  <w:fldChar w:fldCharType="begin"/>
                </w:r>
                <w:r>
                  <w:rPr>
                    <w:noProof/>
                    <w:webHidden/>
                  </w:rPr>
                  <w:instrText xml:space="preserve"> PAGEREF _Toc409597423 \h </w:instrText>
                </w:r>
                <w:r>
                  <w:rPr>
                    <w:noProof/>
                    <w:webHidden/>
                  </w:rPr>
                </w:r>
                <w:r>
                  <w:rPr>
                    <w:noProof/>
                    <w:webHidden/>
                  </w:rPr>
                  <w:fldChar w:fldCharType="separate"/>
                </w:r>
                <w:r>
                  <w:rPr>
                    <w:noProof/>
                    <w:webHidden/>
                  </w:rPr>
                  <w:t>20</w:t>
                </w:r>
                <w:r>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1162489E" w:rsidR="00A67827" w:rsidRDefault="00DF7F82" w:rsidP="00DF7F82">
      <w:pPr>
        <w:pStyle w:val="Heading1"/>
      </w:pPr>
      <w:bookmarkStart w:id="3" w:name="_Toc409597396"/>
      <w:r>
        <w:lastRenderedPageBreak/>
        <w:t xml:space="preserve">1. </w:t>
      </w:r>
      <w:r w:rsidR="005F1A9F" w:rsidRPr="00DF7F82">
        <w:t>Introduction</w:t>
      </w:r>
      <w:bookmarkEnd w:id="3"/>
    </w:p>
    <w:p w14:paraId="33102CBB" w14:textId="77777777" w:rsidR="00DF7F82" w:rsidRPr="00DF7F82" w:rsidRDefault="00DF7F82" w:rsidP="00DF7F82"/>
    <w:p w14:paraId="2E6FE7A4" w14:textId="00FF47BA" w:rsidR="00DF7F82" w:rsidRPr="00DF7F82" w:rsidRDefault="00DF7F82" w:rsidP="00621A9D">
      <w:pPr>
        <w:pStyle w:val="Heading2"/>
      </w:pPr>
      <w:bookmarkStart w:id="4" w:name="_Toc409597397"/>
      <w:r>
        <w:t xml:space="preserve">1.1 </w:t>
      </w:r>
      <w:r w:rsidR="005C7973" w:rsidRPr="00E86EDD">
        <w:t>Middlesex University</w:t>
      </w:r>
      <w:bookmarkEnd w:id="4"/>
      <w:r w:rsidR="005C7973"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eastAsia="en-GB"/>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B6DC168" w14:textId="730404C4" w:rsidR="005A0B35" w:rsidRPr="00273F21" w:rsidRDefault="00A12658" w:rsidP="00A12658">
      <w:pPr>
        <w:pStyle w:val="Caption"/>
        <w:jc w:val="center"/>
        <w:rPr>
          <w:color w:val="FF0000"/>
        </w:rPr>
      </w:pPr>
      <w:r w:rsidRPr="00273F21">
        <w:rPr>
          <w:color w:val="FF0000"/>
          <w:highlight w:val="yellow"/>
        </w:rPr>
        <w:t xml:space="preserve">Figure </w:t>
      </w:r>
      <w:r w:rsidR="007F73FA" w:rsidRPr="00273F21">
        <w:rPr>
          <w:color w:val="FF0000"/>
          <w:highlight w:val="yellow"/>
        </w:rPr>
        <w:fldChar w:fldCharType="begin"/>
      </w:r>
      <w:r w:rsidR="007F73FA" w:rsidRPr="00273F21">
        <w:rPr>
          <w:color w:val="FF0000"/>
          <w:highlight w:val="yellow"/>
        </w:rPr>
        <w:instrText xml:space="preserve"> SEQ Figure \* ARABIC </w:instrText>
      </w:r>
      <w:r w:rsidR="007F73FA" w:rsidRPr="00273F21">
        <w:rPr>
          <w:color w:val="FF0000"/>
          <w:highlight w:val="yellow"/>
        </w:rPr>
        <w:fldChar w:fldCharType="separate"/>
      </w:r>
      <w:r w:rsidR="00794B91" w:rsidRPr="00273F21">
        <w:rPr>
          <w:noProof/>
          <w:color w:val="FF0000"/>
          <w:highlight w:val="yellow"/>
        </w:rPr>
        <w:t>1</w:t>
      </w:r>
      <w:r w:rsidR="007F73FA" w:rsidRPr="00273F21">
        <w:rPr>
          <w:noProof/>
          <w:color w:val="FF0000"/>
          <w:highlight w:val="yellow"/>
        </w:rPr>
        <w:fldChar w:fldCharType="end"/>
      </w:r>
      <w:r w:rsidRPr="00273F21">
        <w:rPr>
          <w:color w:val="FF0000"/>
          <w:highlight w:val="yellow"/>
        </w:rPr>
        <w:t xml:space="preserve"> - Reference http://www.bbc.co.uk/bitesize/higher/business_management/business_enterprise/decision_making_business/revision/1/</w:t>
      </w:r>
    </w:p>
    <w:p w14:paraId="16164D1B" w14:textId="5C6F6217" w:rsidR="00DF7F82" w:rsidRPr="00DF7F82" w:rsidRDefault="00DF7F82" w:rsidP="00621A9D">
      <w:pPr>
        <w:pStyle w:val="Heading2"/>
      </w:pPr>
      <w:bookmarkStart w:id="5" w:name="_Toc409597398"/>
      <w:r>
        <w:t xml:space="preserve">1.2 </w:t>
      </w:r>
      <w:r w:rsidR="00BE31AC">
        <w:t>Types of Management</w:t>
      </w:r>
      <w:bookmarkEnd w:id="5"/>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2BDE3F39" w14:textId="1735AB74"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385AE079" w14:textId="3812FD0D" w:rsidR="00DF7F82" w:rsidRPr="00DF7F82" w:rsidRDefault="00DF7F82" w:rsidP="00621A9D">
      <w:pPr>
        <w:pStyle w:val="Heading2"/>
      </w:pPr>
      <w:bookmarkStart w:id="6" w:name="_Toc409597399"/>
      <w:r>
        <w:lastRenderedPageBreak/>
        <w:t xml:space="preserve">1.2 </w:t>
      </w:r>
      <w:r w:rsidR="00990BEA" w:rsidRPr="00E86EDD">
        <w:t>Objectives</w:t>
      </w:r>
      <w:r w:rsidR="00841718" w:rsidRPr="00E86EDD">
        <w:t>, Values and Mission</w:t>
      </w:r>
      <w:bookmarkEnd w:id="6"/>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4F705C3B" w14:textId="4B82A1DB" w:rsidR="00DF7F82" w:rsidRPr="00DF7F82" w:rsidRDefault="00E109E8" w:rsidP="00621A9D">
      <w:pPr>
        <w:pStyle w:val="Heading2"/>
      </w:pPr>
      <w:bookmarkStart w:id="7" w:name="_Toc409597400"/>
      <w:r>
        <w:t>1.3</w:t>
      </w:r>
      <w:r w:rsidR="00DF7F82">
        <w:t xml:space="preserve"> </w:t>
      </w:r>
      <w:r w:rsidR="00841718" w:rsidRPr="00E86EDD">
        <w:t>Marketing Department</w:t>
      </w:r>
      <w:bookmarkEnd w:id="7"/>
      <w:r w:rsidR="00841718" w:rsidRPr="00E86EDD">
        <w:t xml:space="preserve"> </w:t>
      </w:r>
    </w:p>
    <w:p w14:paraId="68AD110E" w14:textId="17E5CD6C" w:rsidR="005842BA" w:rsidRPr="005842BA" w:rsidRDefault="00A17212" w:rsidP="005842BA">
      <w:pPr>
        <w:jc w:val="both"/>
      </w:pPr>
      <w:bookmarkStart w:id="8" w:name="OLE_LINK6"/>
      <w:bookmarkStart w:id="9" w:name="OLE_LINK7"/>
      <w:bookmarkEnd w:id="0"/>
      <w:bookmarkEnd w:id="1"/>
      <w:bookmarkEnd w:id="2"/>
      <w:r w:rsidRPr="005842BA">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h equity and diversity strategic strategy (</w:t>
      </w:r>
      <w:hyperlink r:id="rId10" w:history="1">
        <w:r w:rsidRPr="005842BA">
          <w:rPr>
            <w:highlight w:val="yellow"/>
          </w:rPr>
          <w:t>Equality and Diversity at Middlesex University</w:t>
        </w:r>
      </w:hyperlink>
      <w:r w:rsidR="005842BA">
        <w:t xml:space="preserve"> </w:t>
      </w:r>
      <w:r w:rsidR="005842BA" w:rsidRPr="005842BA">
        <w:rPr>
          <w:highlight w:val="yellow"/>
        </w:rPr>
        <w:t>- LINK</w:t>
      </w:r>
      <w:r w:rsidRPr="005842BA">
        <w:t>), University regulations (</w:t>
      </w:r>
      <w:hyperlink r:id="rId11" w:history="1">
        <w:r w:rsidRPr="005842BA">
          <w:rPr>
            <w:highlight w:val="yellow"/>
          </w:rPr>
          <w:t>University Regulations for the Academic Year 2004/2005</w:t>
        </w:r>
      </w:hyperlink>
      <w:r w:rsidR="005842BA">
        <w:t xml:space="preserve"> </w:t>
      </w:r>
      <w:r w:rsidR="005842BA" w:rsidRPr="005842BA">
        <w:rPr>
          <w:highlight w:val="yellow"/>
        </w:rPr>
        <w:t>- LINK</w:t>
      </w:r>
      <w:r w:rsidRPr="005842BA">
        <w:t>) and decision-making and discussions held at middle management meetings. There after the relevant departments would handle the assignments and would also manage the suppliers and supplies to the project.</w:t>
      </w:r>
    </w:p>
    <w:p w14:paraId="65DDDB03" w14:textId="7BEBD920" w:rsidR="00A17212" w:rsidRPr="005842BA" w:rsidRDefault="00A17212" w:rsidP="005842BA">
      <w:pPr>
        <w:jc w:val="both"/>
      </w:pPr>
      <w:r w:rsidRPr="005842BA">
        <w:t>Middlesex University will not consider all staff to be participating in one project each staff member will be assigned to a specific project and task in that project.</w:t>
      </w:r>
      <w:r w:rsidR="005842BA" w:rsidRPr="005842BA">
        <w:t xml:space="preserve"> </w:t>
      </w:r>
      <w:r w:rsidRPr="005842BA">
        <w:t>The projects are based on the development of current marketing tools available. E-commerce and online marketing trends are generating popularity and there for more funding is spend on online marketing</w:t>
      </w:r>
      <w:r w:rsidR="005842BA" w:rsidRPr="005842BA">
        <w:t>,</w:t>
      </w:r>
      <w:r w:rsidRPr="005842BA">
        <w:t xml:space="preserve">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1AAD7DD0" w14:textId="641A7721" w:rsidR="00A17212" w:rsidRPr="005842BA" w:rsidRDefault="00A17212" w:rsidP="005842BA">
      <w:pPr>
        <w:jc w:val="both"/>
      </w:pPr>
      <w:r w:rsidRPr="005842BA">
        <w:t xml:space="preserve">The list of local and international suppliers are available either locally, nationally or internationally. The supplier </w:t>
      </w:r>
      <w:r w:rsidR="005842BA" w:rsidRPr="005842BA">
        <w:t>catalogues</w:t>
      </w:r>
      <w:r w:rsidRPr="005842BA">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r w:rsidR="005842BA" w:rsidRPr="005842BA">
        <w:t xml:space="preserve"> </w:t>
      </w:r>
      <w:r w:rsidRPr="005842BA">
        <w:t>Permanent MDX staff will not be considered for these projects as they are the “clients”.</w:t>
      </w:r>
      <w:r w:rsidR="005842BA" w:rsidRPr="005842BA">
        <w:t xml:space="preserve"> </w:t>
      </w:r>
      <w:r w:rsidRPr="005842BA">
        <w:t>Overall the objectives of the marketing department is to attract students that work hard and willing to go the extra mile to reach success in their studies.</w:t>
      </w:r>
    </w:p>
    <w:p w14:paraId="0CC0626B" w14:textId="77777777" w:rsidR="00A17212" w:rsidRPr="005842BA" w:rsidRDefault="00A17212" w:rsidP="005842BA">
      <w:pPr>
        <w:jc w:val="both"/>
      </w:pPr>
      <w:r w:rsidRPr="005842BA">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4B8C4BC8" w14:textId="77777777" w:rsidR="00A17212" w:rsidRDefault="00A17212" w:rsidP="00A17212">
      <w:pPr>
        <w:rPr>
          <w:rFonts w:eastAsia="Times New Roman" w:cs="Times New Roman"/>
        </w:rPr>
      </w:pPr>
    </w:p>
    <w:p w14:paraId="248F157B" w14:textId="77777777" w:rsidR="00DF7F82" w:rsidRDefault="00DF7F82" w:rsidP="004E070E">
      <w:pPr>
        <w:jc w:val="both"/>
        <w:rPr>
          <w:rFonts w:eastAsia="Times New Roman" w:cs="Times New Roman"/>
        </w:rPr>
      </w:pPr>
    </w:p>
    <w:p w14:paraId="2037E58E" w14:textId="77777777" w:rsidR="00DF7F82" w:rsidRDefault="00DF7F82" w:rsidP="00A17212">
      <w:pPr>
        <w:rPr>
          <w:rFonts w:eastAsia="Times New Roman" w:cs="Times New Roman"/>
        </w:rPr>
      </w:pPr>
    </w:p>
    <w:p w14:paraId="1B6E3235" w14:textId="77777777" w:rsidR="00DF7F82" w:rsidRDefault="00DF7F82" w:rsidP="00A17212">
      <w:pPr>
        <w:rPr>
          <w:rFonts w:eastAsia="Times New Roman" w:cs="Times New Roman"/>
        </w:rPr>
      </w:pPr>
    </w:p>
    <w:p w14:paraId="6044183D" w14:textId="59C188AE" w:rsidR="00A17212" w:rsidRPr="00DF7F82" w:rsidRDefault="00DF7F82" w:rsidP="00DF7F82">
      <w:pPr>
        <w:pStyle w:val="Heading1"/>
      </w:pPr>
      <w:bookmarkStart w:id="10" w:name="_Toc409597401"/>
      <w:r w:rsidRPr="00DF7F82">
        <w:lastRenderedPageBreak/>
        <w:t xml:space="preserve">2. </w:t>
      </w:r>
      <w:r w:rsidR="00A17212" w:rsidRPr="00DF7F82">
        <w:t>Analysis of Operational Systems and Data Sources</w:t>
      </w:r>
      <w:bookmarkEnd w:id="10"/>
    </w:p>
    <w:p w14:paraId="79B346BF" w14:textId="568B1D07" w:rsidR="00A17212" w:rsidRPr="004E070E" w:rsidRDefault="00DF7F82" w:rsidP="00621A9D">
      <w:pPr>
        <w:pStyle w:val="Heading2"/>
      </w:pPr>
      <w:bookmarkStart w:id="11" w:name="_Toc409597402"/>
      <w:r>
        <w:t xml:space="preserve">2.1 </w:t>
      </w:r>
      <w:r w:rsidR="00A17212" w:rsidRPr="00DF7F82">
        <w:t xml:space="preserve">Entity Relationship </w:t>
      </w:r>
      <w:r w:rsidR="004E070E" w:rsidRPr="00DF7F82">
        <w:t>Diagram (</w:t>
      </w:r>
      <w:r w:rsidR="00A17212" w:rsidRPr="00DF7F82">
        <w:t>ERD) description</w:t>
      </w:r>
      <w:bookmarkEnd w:id="11"/>
    </w:p>
    <w:p w14:paraId="46DC67BE" w14:textId="38DE1C6A" w:rsidR="00A17212" w:rsidRPr="004E070E" w:rsidRDefault="00A17212" w:rsidP="004E070E">
      <w:pPr>
        <w:jc w:val="both"/>
      </w:pPr>
      <w:r w:rsidRPr="004E070E">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r w:rsidR="004E070E" w:rsidRPr="004E070E">
        <w:t>an</w:t>
      </w:r>
      <w:r w:rsidRPr="004E070E">
        <w:t xml:space="preserve"> ERD.</w:t>
      </w:r>
    </w:p>
    <w:p w14:paraId="1084B0FA" w14:textId="77777777" w:rsidR="00A17212" w:rsidRDefault="00A17212" w:rsidP="004E070E">
      <w:pPr>
        <w:jc w:val="both"/>
      </w:pPr>
      <w:r w:rsidRPr="004E070E">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4E070E">
      <w:pPr>
        <w:jc w:val="both"/>
      </w:pPr>
      <w:r w:rsidRPr="004E070E">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4E070E">
      <w:pPr>
        <w:jc w:val="both"/>
      </w:pPr>
      <w:r w:rsidRPr="004E070E">
        <w:t>The mission is to attract the highest amount of high calibre students and by having different projects like open days, digital and social media events, career events and more traditional events at university like research projects the marketing fulfil its mission.</w:t>
      </w:r>
    </w:p>
    <w:p w14:paraId="732687A7" w14:textId="375C3B4D" w:rsidR="00A17212" w:rsidRPr="004E070E" w:rsidRDefault="00A17212" w:rsidP="004E070E">
      <w:pPr>
        <w:jc w:val="both"/>
      </w:pPr>
      <w:r w:rsidRPr="004E070E">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282F12C5" w14:textId="77777777" w:rsidR="00A17212" w:rsidRDefault="00A17212" w:rsidP="004E070E">
      <w:pPr>
        <w:jc w:val="both"/>
      </w:pPr>
      <w:r w:rsidRPr="004E070E">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4E070E">
      <w:pPr>
        <w:jc w:val="both"/>
      </w:pPr>
      <w:r w:rsidRPr="004E070E">
        <w:t>After events and during the course of the year all staff members that are part of the Middlesex University marketing department or are part of an event that the marketing department has held need to be paid for their work.</w:t>
      </w:r>
    </w:p>
    <w:p w14:paraId="7EAC0E85" w14:textId="30A885E0" w:rsidR="00A17212" w:rsidRDefault="00A17212" w:rsidP="004E070E">
      <w:pPr>
        <w:jc w:val="both"/>
      </w:pPr>
      <w:r w:rsidRPr="004E070E">
        <w:t>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w:t>
      </w:r>
      <w:r w:rsidR="004E070E">
        <w:t xml:space="preserve"> specific</w:t>
      </w:r>
      <w:r w:rsidRPr="004E070E">
        <w:t xml:space="preserve"> amount of task that was not completed with other projects and therefore we perhaps under performed as a marketing department</w:t>
      </w:r>
    </w:p>
    <w:p w14:paraId="29B5F948" w14:textId="77777777" w:rsidR="00A17212" w:rsidRDefault="00A17212" w:rsidP="004E070E">
      <w:pPr>
        <w:jc w:val="both"/>
      </w:pPr>
      <w:r w:rsidRPr="004E070E">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4E070E">
      <w:pPr>
        <w:jc w:val="both"/>
      </w:pPr>
      <w:r w:rsidRPr="004E070E">
        <w:lastRenderedPageBreak/>
        <w:t>Each project would occur at a venue and to organise the events would have different sessions booked in by booking therefore being able to ascertain the correct amount of space allocated. This takes care of the logistical matters like seating plan, amounts expected to be catered for and falls under general event management.</w:t>
      </w:r>
    </w:p>
    <w:p w14:paraId="52101E92" w14:textId="77777777" w:rsidR="00A17212" w:rsidRDefault="00A17212" w:rsidP="00A17212">
      <w:pPr>
        <w:rPr>
          <w:rFonts w:eastAsia="Times New Roman" w:cs="Times New Roman"/>
        </w:rPr>
      </w:pPr>
    </w:p>
    <w:p w14:paraId="184B738A" w14:textId="7DFA4E85"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Role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taff</w:t>
      </w:r>
    </w:p>
    <w:p w14:paraId="21AF52B8" w14:textId="381CAEA9" w:rsidR="000F4989" w:rsidRPr="004E070E" w:rsidRDefault="000F4989"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0..* – 1..1</w:t>
      </w:r>
    </w:p>
    <w:p w14:paraId="5E052C57" w14:textId="30216196" w:rsidR="000F4989" w:rsidRPr="004E070E" w:rsidRDefault="000F4989"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member of staff in the department has a specific role to play.</w:t>
      </w:r>
    </w:p>
    <w:p w14:paraId="00A90502" w14:textId="0BA9717D" w:rsidR="00A17212" w:rsidRDefault="000F4989"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Role has a name and a staff member is added to that Role.</w:t>
      </w:r>
    </w:p>
    <w:p w14:paraId="3A744D3E"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6F31DB51" w14:textId="3143570C"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Staff</w:t>
      </w:r>
      <w:r w:rsidR="004E070E">
        <w:rPr>
          <w:rFonts w:asciiTheme="minorHAnsi" w:hAnsiTheme="minorHAnsi" w:cstheme="minorBidi"/>
          <w:b/>
          <w:sz w:val="22"/>
          <w:szCs w:val="22"/>
        </w:rPr>
        <w:t xml:space="preserve">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Tasks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6C42E62" w14:textId="2BA912FD" w:rsidR="00BF3940" w:rsidRPr="004E070E" w:rsidRDefault="00BF3940"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 xml:space="preserve">1..1 – 0..* and  0..* – 1..1 </w:t>
      </w:r>
    </w:p>
    <w:p w14:paraId="2C53158F" w14:textId="74222C4E" w:rsidR="00A17212"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1AC4096F"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0A6EC8F3" w14:textId="26BC14F5" w:rsidR="00A17212" w:rsidRPr="004E070E" w:rsidRDefault="001C42A5"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Venue – Booking</w:t>
      </w:r>
    </w:p>
    <w:p w14:paraId="7ACB2B67" w14:textId="7FBBDDBA" w:rsidR="001C42A5" w:rsidRPr="004E070E" w:rsidRDefault="001C42A5"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14862F24" w14:textId="5E0A8FEA" w:rsidR="001C42A5" w:rsidRDefault="001C42A5"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The marketing department has a list addresses of venues names and locations. These venues are booked by bookings and each session is part of an event.</w:t>
      </w:r>
    </w:p>
    <w:p w14:paraId="6DAAACDB"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6FBDD4FE" w14:textId="1A3750E4" w:rsidR="001C42A5" w:rsidRPr="004E070E" w:rsidRDefault="001C42A5"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Booking – Sessions</w:t>
      </w:r>
    </w:p>
    <w:p w14:paraId="26E6C196" w14:textId="7EC4CCE3" w:rsidR="001C42A5" w:rsidRPr="004E070E" w:rsidRDefault="001C42A5"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572709BA" w14:textId="7E739283" w:rsidR="001C42A5" w:rsidRPr="004E070E" w:rsidRDefault="001C42A5"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The sessions is booked by the bookings.</w:t>
      </w:r>
    </w:p>
    <w:p w14:paraId="7696A9F1" w14:textId="32C89E15" w:rsidR="00A17212" w:rsidRDefault="001C42A5"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A booking has only one session.</w:t>
      </w:r>
    </w:p>
    <w:p w14:paraId="47B63CFA" w14:textId="77777777" w:rsidR="00A61553" w:rsidRPr="004E070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0D027160" w14:textId="7A7BED2D"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Attendee list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essions</w:t>
      </w:r>
    </w:p>
    <w:p w14:paraId="7F46CD95" w14:textId="5CFC876A" w:rsidR="00BF3940" w:rsidRPr="004E070E" w:rsidRDefault="00BF3940"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31C415DD" w14:textId="56AB5E7E" w:rsidR="00A17212" w:rsidRPr="004E070E"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For ever</w:t>
      </w:r>
      <w:r w:rsidR="001C42A5" w:rsidRPr="004E070E">
        <w:rPr>
          <w:rFonts w:asciiTheme="minorHAnsi" w:hAnsiTheme="minorHAnsi" w:cstheme="minorBidi"/>
          <w:sz w:val="22"/>
          <w:szCs w:val="22"/>
        </w:rPr>
        <w:t xml:space="preserve">y session there is an attendee </w:t>
      </w:r>
      <w:r w:rsidR="004E070E">
        <w:rPr>
          <w:rFonts w:asciiTheme="minorHAnsi" w:hAnsiTheme="minorHAnsi" w:cstheme="minorBidi"/>
          <w:sz w:val="22"/>
          <w:szCs w:val="22"/>
        </w:rPr>
        <w:t>l</w:t>
      </w:r>
      <w:r w:rsidRPr="004E070E">
        <w:rPr>
          <w:rFonts w:asciiTheme="minorHAnsi" w:hAnsiTheme="minorHAnsi" w:cstheme="minorBidi"/>
          <w:sz w:val="22"/>
          <w:szCs w:val="22"/>
        </w:rPr>
        <w:t>ist so that the number of</w:t>
      </w:r>
      <w:r w:rsidR="004E070E">
        <w:rPr>
          <w:rFonts w:asciiTheme="minorHAnsi" w:hAnsiTheme="minorHAnsi" w:cstheme="minorBidi"/>
          <w:sz w:val="22"/>
          <w:szCs w:val="22"/>
        </w:rPr>
        <w:t xml:space="preserve"> attendees can be recorded for </w:t>
      </w:r>
      <w:r w:rsidRPr="004E070E">
        <w:rPr>
          <w:rFonts w:asciiTheme="minorHAnsi" w:hAnsiTheme="minorHAnsi" w:cstheme="minorBidi"/>
          <w:sz w:val="22"/>
          <w:szCs w:val="22"/>
        </w:rPr>
        <w:t>a</w:t>
      </w:r>
      <w:r w:rsidR="000F4989" w:rsidRPr="004E070E">
        <w:rPr>
          <w:rFonts w:asciiTheme="minorHAnsi" w:hAnsiTheme="minorHAnsi" w:cstheme="minorBidi"/>
          <w:sz w:val="22"/>
          <w:szCs w:val="22"/>
        </w:rPr>
        <w:t>f</w:t>
      </w:r>
      <w:r w:rsidRPr="004E070E">
        <w:rPr>
          <w:rFonts w:asciiTheme="minorHAnsi" w:hAnsiTheme="minorHAnsi" w:cstheme="minorBidi"/>
          <w:sz w:val="22"/>
          <w:szCs w:val="22"/>
        </w:rPr>
        <w:t>ter analysis.</w:t>
      </w:r>
    </w:p>
    <w:p w14:paraId="46E9AB69" w14:textId="6D7EC4DC" w:rsidR="001C42A5" w:rsidRDefault="004E070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One attendee list belongs to only one session</w:t>
      </w:r>
      <w:r w:rsidR="001C42A5" w:rsidRPr="004E070E">
        <w:rPr>
          <w:rFonts w:asciiTheme="minorHAnsi" w:hAnsiTheme="minorHAnsi" w:cstheme="minorBidi"/>
          <w:sz w:val="22"/>
          <w:szCs w:val="22"/>
        </w:rPr>
        <w:t>.</w:t>
      </w:r>
    </w:p>
    <w:p w14:paraId="354E208E"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4F914C38" w14:textId="7D532A07"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Events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A804AEC" w14:textId="3487E72E" w:rsidR="00BF3940" w:rsidRPr="004E070E" w:rsidRDefault="00BF3940"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0AD6F2C2" w14:textId="335326BB" w:rsidR="00A17212"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n event can have 0 (if the event is online) or many to many projects. Events are optional for each Project but one event can only be related to one Project at time.</w:t>
      </w:r>
    </w:p>
    <w:p w14:paraId="1143CA58"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5149ADD0" w14:textId="27B42180" w:rsidR="001C42A5"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 xml:space="preserve">Rep </w:t>
      </w:r>
      <w:r w:rsidR="001C42A5"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Supplier</w:t>
      </w:r>
      <w:r w:rsidR="00051BE2">
        <w:rPr>
          <w:rFonts w:asciiTheme="minorHAnsi" w:hAnsiTheme="minorHAnsi" w:cstheme="minorBidi"/>
          <w:b/>
          <w:sz w:val="22"/>
          <w:szCs w:val="22"/>
        </w:rPr>
        <w:t xml:space="preserve"> </w:t>
      </w:r>
      <w:r w:rsidR="004467EE" w:rsidRPr="00A27032">
        <w:rPr>
          <w:rFonts w:asciiTheme="minorHAnsi" w:hAnsiTheme="minorHAnsi" w:cstheme="minorBidi"/>
          <w:b/>
          <w:sz w:val="22"/>
          <w:szCs w:val="22"/>
        </w:rPr>
        <w:t>Com</w:t>
      </w:r>
      <w:r w:rsidR="001C42A5" w:rsidRPr="00A27032">
        <w:rPr>
          <w:rFonts w:asciiTheme="minorHAnsi" w:hAnsiTheme="minorHAnsi" w:cstheme="minorBidi"/>
          <w:b/>
          <w:sz w:val="22"/>
          <w:szCs w:val="22"/>
        </w:rPr>
        <w:t>p</w:t>
      </w:r>
      <w:r w:rsidR="004467EE" w:rsidRPr="00A27032">
        <w:rPr>
          <w:rFonts w:asciiTheme="minorHAnsi" w:hAnsiTheme="minorHAnsi" w:cstheme="minorBidi"/>
          <w:b/>
          <w:sz w:val="22"/>
          <w:szCs w:val="22"/>
        </w:rPr>
        <w:t>a</w:t>
      </w:r>
      <w:r w:rsidR="001C42A5" w:rsidRPr="00A27032">
        <w:rPr>
          <w:rFonts w:asciiTheme="minorHAnsi" w:hAnsiTheme="minorHAnsi" w:cstheme="minorBidi"/>
          <w:b/>
          <w:sz w:val="22"/>
          <w:szCs w:val="22"/>
        </w:rPr>
        <w:t>ny</w:t>
      </w:r>
    </w:p>
    <w:p w14:paraId="261ADBC8" w14:textId="01239A92" w:rsidR="001C42A5" w:rsidRPr="004467EE" w:rsidRDefault="001C42A5"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1..1 – 0..*</w:t>
      </w:r>
    </w:p>
    <w:p w14:paraId="3D5FD878" w14:textId="0896302F" w:rsidR="001612AA"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the supplier companies have a supplier representative, but all the supplier representatives belongs to one, and only one supplier company</w:t>
      </w:r>
      <w:r w:rsidR="001C42A5" w:rsidRPr="004467EE">
        <w:rPr>
          <w:rFonts w:asciiTheme="minorHAnsi" w:hAnsiTheme="minorHAnsi" w:cstheme="minorBidi"/>
          <w:sz w:val="22"/>
          <w:szCs w:val="22"/>
        </w:rPr>
        <w:t>.</w:t>
      </w:r>
    </w:p>
    <w:p w14:paraId="70B654E1"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005AFF" w14:textId="4DED7B20" w:rsidR="001612AA" w:rsidRPr="00A27032" w:rsidRDefault="001612AA"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Rep – Project</w:t>
      </w:r>
    </w:p>
    <w:p w14:paraId="25AFB597" w14:textId="39B30B1E" w:rsidR="001612AA" w:rsidRPr="004467EE" w:rsidRDefault="001612AA"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0..* – 1..1</w:t>
      </w:r>
    </w:p>
    <w:p w14:paraId="288C5DBE" w14:textId="79AB539B" w:rsidR="00A17212"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lastRenderedPageBreak/>
        <w:t>Not all projects will need to have external suppliers while other suppliers will have many of them. A supplier representative will be supplying to only one project at time.</w:t>
      </w:r>
    </w:p>
    <w:p w14:paraId="2CED72DC"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87A7BB" w14:textId="05FD8314" w:rsidR="000F4989"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 xml:space="preserve">BudgetCodes </w:t>
      </w:r>
      <w:r w:rsidR="000F4989"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Department</w:t>
      </w:r>
    </w:p>
    <w:p w14:paraId="5F3CAD7F" w14:textId="06087E26" w:rsidR="000F4989" w:rsidRPr="004467EE" w:rsidRDefault="000F4989"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w:t>
      </w:r>
    </w:p>
    <w:p w14:paraId="376FA0FC" w14:textId="2B579C45" w:rsidR="00A17212" w:rsidRDefault="004467EE"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Pr>
          <w:rFonts w:asciiTheme="minorHAnsi" w:hAnsiTheme="minorHAnsi" w:cstheme="minorBidi"/>
          <w:sz w:val="22"/>
          <w:szCs w:val="22"/>
        </w:rPr>
        <w:t>Each department will create different budget codes as each one of them will be assigned to a specific project</w:t>
      </w:r>
      <w:r w:rsidR="00A17212" w:rsidRPr="004467EE">
        <w:rPr>
          <w:rFonts w:asciiTheme="minorHAnsi" w:hAnsiTheme="minorHAnsi" w:cstheme="minorBidi"/>
          <w:sz w:val="22"/>
          <w:szCs w:val="22"/>
        </w:rPr>
        <w:t>.</w:t>
      </w:r>
      <w:r>
        <w:rPr>
          <w:rFonts w:asciiTheme="minorHAnsi" w:hAnsiTheme="minorHAnsi" w:cstheme="minorBidi"/>
          <w:sz w:val="22"/>
          <w:szCs w:val="22"/>
        </w:rPr>
        <w:t xml:space="preserve"> One budget code is directly linked with one specific department.</w:t>
      </w:r>
      <w:r w:rsidR="00A17212" w:rsidRPr="004467EE">
        <w:rPr>
          <w:rFonts w:asciiTheme="minorHAnsi" w:hAnsiTheme="minorHAnsi" w:cstheme="minorBidi"/>
          <w:sz w:val="22"/>
          <w:szCs w:val="22"/>
        </w:rPr>
        <w:t xml:space="preserve"> </w:t>
      </w:r>
    </w:p>
    <w:p w14:paraId="2C5C3099" w14:textId="77777777" w:rsidR="00A61553" w:rsidRPr="004467E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1420F610" w14:textId="11929AD8" w:rsidR="000F4989"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BudgetCodes- Projects</w:t>
      </w:r>
    </w:p>
    <w:p w14:paraId="17F77732" w14:textId="0D5CA533" w:rsidR="000F4989" w:rsidRPr="004467EE" w:rsidRDefault="000F4989"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1</w:t>
      </w:r>
    </w:p>
    <w:p w14:paraId="14CF569B" w14:textId="71611B51" w:rsidR="00A17212"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All the projects will have a budget code but each project can only receive budget from one department</w:t>
      </w:r>
      <w:r w:rsidR="00A17212" w:rsidRPr="004467EE">
        <w:rPr>
          <w:rFonts w:asciiTheme="minorHAnsi" w:hAnsiTheme="minorHAnsi" w:cstheme="minorBidi"/>
          <w:sz w:val="22"/>
          <w:szCs w:val="22"/>
        </w:rPr>
        <w:t>.</w:t>
      </w:r>
    </w:p>
    <w:p w14:paraId="334CBCCB" w14:textId="77777777" w:rsidR="00F45593" w:rsidRPr="004467EE" w:rsidRDefault="00F45593" w:rsidP="00F45593">
      <w:pPr>
        <w:pStyle w:val="NormalWeb"/>
        <w:spacing w:before="0" w:beforeAutospacing="0" w:after="0" w:afterAutospacing="0"/>
        <w:jc w:val="both"/>
        <w:rPr>
          <w:rFonts w:asciiTheme="minorHAnsi" w:hAnsiTheme="minorHAnsi" w:cstheme="minorBidi"/>
          <w:sz w:val="22"/>
          <w:szCs w:val="22"/>
        </w:rPr>
      </w:pPr>
    </w:p>
    <w:p w14:paraId="639EEC0F" w14:textId="77777777" w:rsidR="00A61553" w:rsidRDefault="00A17212" w:rsidP="00A61553">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Expense sheets - Budget Codes</w:t>
      </w:r>
    </w:p>
    <w:p w14:paraId="28421E51" w14:textId="77777777" w:rsidR="00A61553" w:rsidRPr="00A61553" w:rsidRDefault="000F4989" w:rsidP="004467EE">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A61553">
        <w:rPr>
          <w:rFonts w:asciiTheme="minorHAnsi" w:hAnsiTheme="minorHAnsi" w:cstheme="minorBidi"/>
          <w:sz w:val="22"/>
          <w:szCs w:val="22"/>
        </w:rPr>
        <w:t>:</w:t>
      </w:r>
      <w:r w:rsidR="001612AA" w:rsidRPr="00A61553">
        <w:rPr>
          <w:rFonts w:asciiTheme="minorHAnsi" w:hAnsiTheme="minorHAnsi" w:cstheme="minorBidi"/>
          <w:sz w:val="22"/>
          <w:szCs w:val="22"/>
        </w:rPr>
        <w:t xml:space="preserve"> </w:t>
      </w:r>
      <w:r w:rsidR="00051BE2" w:rsidRPr="00A61553">
        <w:rPr>
          <w:rFonts w:asciiTheme="minorHAnsi" w:hAnsiTheme="minorHAnsi" w:cstheme="minorBidi"/>
          <w:sz w:val="22"/>
          <w:szCs w:val="22"/>
        </w:rPr>
        <w:t>1..* – 1..1</w:t>
      </w:r>
    </w:p>
    <w:p w14:paraId="6B8A7938" w14:textId="0B91D748" w:rsidR="004E070E" w:rsidRPr="00A61553" w:rsidRDefault="004467EE" w:rsidP="00A61553">
      <w:pPr>
        <w:pStyle w:val="NormalWeb"/>
        <w:numPr>
          <w:ilvl w:val="2"/>
          <w:numId w:val="31"/>
        </w:numPr>
        <w:spacing w:before="0" w:beforeAutospacing="0" w:after="0" w:afterAutospacing="0"/>
        <w:jc w:val="both"/>
        <w:textAlignment w:val="baseline"/>
        <w:rPr>
          <w:rFonts w:asciiTheme="minorHAnsi" w:hAnsiTheme="minorHAnsi" w:cstheme="minorBidi"/>
          <w:b/>
          <w:sz w:val="22"/>
          <w:szCs w:val="22"/>
        </w:rPr>
      </w:pPr>
      <w:r w:rsidRPr="00A61553">
        <w:rPr>
          <w:rFonts w:asciiTheme="minorHAnsi" w:hAnsiTheme="minorHAnsi" w:cstheme="minorBidi"/>
          <w:sz w:val="22"/>
          <w:szCs w:val="22"/>
        </w:rPr>
        <w:t>The project budget is controlled by the analysing the Expense Sheets. Each Budget Code will have many Expense Sheets associated with it but one sheet can only be associated with one budget code</w:t>
      </w:r>
      <w:r w:rsidR="00A17212" w:rsidRPr="00A61553">
        <w:rPr>
          <w:rFonts w:asciiTheme="minorHAnsi" w:hAnsiTheme="minorHAnsi" w:cstheme="minorBidi"/>
          <w:sz w:val="22"/>
          <w:szCs w:val="22"/>
        </w:rPr>
        <w:t>.</w:t>
      </w:r>
    </w:p>
    <w:p w14:paraId="0D496A2A" w14:textId="77777777" w:rsidR="004E070E" w:rsidRDefault="004E070E" w:rsidP="00A17212">
      <w:pPr>
        <w:pStyle w:val="NormalWeb"/>
        <w:spacing w:before="0" w:beforeAutospacing="0" w:after="0" w:afterAutospacing="0"/>
        <w:rPr>
          <w:rFonts w:ascii="Arial" w:hAnsi="Arial" w:cs="Arial"/>
          <w:color w:val="FF0000"/>
          <w:sz w:val="23"/>
          <w:szCs w:val="23"/>
        </w:rPr>
        <w:sectPr w:rsidR="004E070E" w:rsidSect="00F40AFE">
          <w:pgSz w:w="11906" w:h="16838"/>
          <w:pgMar w:top="1440" w:right="1440" w:bottom="1440" w:left="1440" w:header="708" w:footer="708" w:gutter="0"/>
          <w:cols w:space="708"/>
          <w:titlePg/>
          <w:docGrid w:linePitch="360"/>
        </w:sectPr>
      </w:pPr>
    </w:p>
    <w:p w14:paraId="5D59C070" w14:textId="77777777" w:rsidR="00454941" w:rsidRDefault="00794B91" w:rsidP="004E070E">
      <w:pPr>
        <w:pStyle w:val="NormalWeb"/>
        <w:spacing w:before="0" w:beforeAutospacing="0" w:after="0" w:afterAutospacing="0"/>
        <w:jc w:val="center"/>
        <w:rPr>
          <w:rFonts w:ascii="Arial" w:hAnsi="Arial" w:cs="Arial"/>
          <w:color w:val="FF0000"/>
          <w:sz w:val="23"/>
          <w:szCs w:val="23"/>
        </w:rPr>
        <w:sectPr w:rsidR="00454941" w:rsidSect="004E070E">
          <w:pgSz w:w="16838" w:h="11906" w:orient="landscape"/>
          <w:pgMar w:top="720" w:right="720" w:bottom="720" w:left="720" w:header="708" w:footer="708" w:gutter="0"/>
          <w:cols w:space="708"/>
          <w:titlePg/>
          <w:docGrid w:linePitch="360"/>
        </w:sectPr>
      </w:pPr>
      <w:r>
        <w:rPr>
          <w:rFonts w:ascii="Arial" w:hAnsi="Arial" w:cs="Arial"/>
          <w:color w:val="FF0000"/>
          <w:sz w:val="23"/>
          <w:szCs w:val="23"/>
        </w:rPr>
        <w:lastRenderedPageBreak/>
        <w:pict w14:anchorId="71388C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8.25pt;height:522.75pt">
            <v:imagedata r:id="rId12" o:title="Final_ERD_v6"/>
          </v:shape>
        </w:pict>
      </w:r>
      <w:r w:rsidR="004E070E">
        <w:rPr>
          <w:rFonts w:ascii="Arial" w:hAnsi="Arial" w:cs="Arial"/>
          <w:color w:val="FF0000"/>
          <w:sz w:val="23"/>
          <w:szCs w:val="23"/>
        </w:rPr>
        <w:br w:type="page"/>
      </w:r>
    </w:p>
    <w:p w14:paraId="7E1CF48A" w14:textId="6A5C87A9" w:rsidR="000F4989" w:rsidRPr="000F4989" w:rsidRDefault="000F4989" w:rsidP="00621A9D">
      <w:pPr>
        <w:pStyle w:val="Heading2"/>
      </w:pPr>
      <w:bookmarkStart w:id="12" w:name="_Toc409597403"/>
      <w:bookmarkEnd w:id="8"/>
      <w:bookmarkEnd w:id="9"/>
      <w:r>
        <w:lastRenderedPageBreak/>
        <w:t>2.2 Advantages and disadvantages of u</w:t>
      </w:r>
      <w:r w:rsidR="002045A8">
        <w:t>sing a Data Warehouse</w:t>
      </w:r>
      <w:bookmarkEnd w:id="12"/>
    </w:p>
    <w:p w14:paraId="3EC1A558" w14:textId="77777777" w:rsidR="00266F95" w:rsidRDefault="00266F95" w:rsidP="00266F95">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25F0FA6F" w14:textId="77777777" w:rsidR="00266F95" w:rsidRDefault="00266F95" w:rsidP="00266F95">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Pr="000406B3">
        <w:t xml:space="preserve">to process </w:t>
      </w:r>
      <w:r>
        <w:t>and manage dynamic flow of real</w:t>
      </w:r>
      <w:r w:rsidRPr="000406B3">
        <w:t>-time data.  It allows access to the archived data and permits data modification of this data such a</w:t>
      </w:r>
      <w:r>
        <w:t xml:space="preserve">s deletion, adding or updating. </w:t>
      </w:r>
    </w:p>
    <w:p w14:paraId="3820008B" w14:textId="28C44985" w:rsidR="00266F95" w:rsidRDefault="00266F95" w:rsidP="00266F95">
      <w:pPr>
        <w:jc w:val="both"/>
      </w:pPr>
      <w:r>
        <w:t>Disadvantages of Operational Databases (OD) that they designed for data entry purposes only. Online quires and analytics must be simple as operational database has “relational” not “dimensional”. Therefore, OD is unable to quickly consolidate, cleanse and integrate data from multiple, disparate databases that run on different technical platforms in different geographical locations. Thus result in poor business intelligence results in poor strategic and tactical decision making</w:t>
      </w:r>
    </w:p>
    <w:p w14:paraId="02ACF5AE" w14:textId="1E4CFC36" w:rsidR="000406B3"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p w14:paraId="570CE8A2" w14:textId="0D453AF4" w:rsidR="00266F95" w:rsidRPr="00AF7879" w:rsidRDefault="0048223D" w:rsidP="00621A9D">
      <w:pPr>
        <w:pStyle w:val="Heading2"/>
      </w:pPr>
      <w:bookmarkStart w:id="13" w:name="_Toc409597404"/>
      <w:r>
        <w:t>2.3</w:t>
      </w:r>
      <w:r w:rsidR="000F4989">
        <w:t xml:space="preserve"> Table of Comparison</w:t>
      </w:r>
      <w:bookmarkEnd w:id="13"/>
    </w:p>
    <w:tbl>
      <w:tblPr>
        <w:tblStyle w:val="TableGrid"/>
        <w:tblW w:w="0" w:type="auto"/>
        <w:tblLook w:val="04A0" w:firstRow="1" w:lastRow="0" w:firstColumn="1" w:lastColumn="0" w:noHBand="0" w:noVBand="1"/>
      </w:tblPr>
      <w:tblGrid>
        <w:gridCol w:w="4621"/>
        <w:gridCol w:w="4621"/>
      </w:tblGrid>
      <w:tr w:rsidR="00266F95" w:rsidRPr="000406B3" w14:paraId="1D7CD7DB" w14:textId="77777777" w:rsidTr="009C2EAA">
        <w:tc>
          <w:tcPr>
            <w:tcW w:w="4621" w:type="dxa"/>
          </w:tcPr>
          <w:p w14:paraId="25457714" w14:textId="77777777" w:rsidR="00266F95" w:rsidRPr="000406B3" w:rsidRDefault="00266F95" w:rsidP="009C2EAA">
            <w:pPr>
              <w:spacing w:after="160" w:line="259" w:lineRule="auto"/>
              <w:jc w:val="both"/>
              <w:rPr>
                <w:b/>
                <w:lang w:val="en-US"/>
              </w:rPr>
            </w:pPr>
            <w:r w:rsidRPr="000406B3">
              <w:rPr>
                <w:b/>
                <w:lang w:val="en-US"/>
              </w:rPr>
              <w:t>Operational Database</w:t>
            </w:r>
          </w:p>
        </w:tc>
        <w:tc>
          <w:tcPr>
            <w:tcW w:w="4621" w:type="dxa"/>
          </w:tcPr>
          <w:p w14:paraId="74F60724" w14:textId="77777777" w:rsidR="00266F95" w:rsidRPr="000406B3" w:rsidRDefault="00266F95" w:rsidP="009C2EAA">
            <w:pPr>
              <w:spacing w:after="160" w:line="259" w:lineRule="auto"/>
              <w:jc w:val="both"/>
              <w:rPr>
                <w:b/>
                <w:lang w:val="en-US"/>
              </w:rPr>
            </w:pPr>
            <w:r w:rsidRPr="000406B3">
              <w:rPr>
                <w:b/>
                <w:lang w:val="en-US"/>
              </w:rPr>
              <w:t xml:space="preserve"> Data Warehouse</w:t>
            </w:r>
          </w:p>
        </w:tc>
      </w:tr>
      <w:tr w:rsidR="00266F95" w:rsidRPr="000406B3" w14:paraId="57D5CB66" w14:textId="77777777" w:rsidTr="009C2EAA">
        <w:tc>
          <w:tcPr>
            <w:tcW w:w="4621" w:type="dxa"/>
          </w:tcPr>
          <w:p w14:paraId="5971B610" w14:textId="77777777" w:rsidR="00266F95" w:rsidRPr="000406B3" w:rsidRDefault="00266F95" w:rsidP="009C2EAA">
            <w:pPr>
              <w:rPr>
                <w:lang w:val="en-US"/>
              </w:rPr>
            </w:pPr>
            <w:r w:rsidRPr="000406B3">
              <w:rPr>
                <w:lang w:val="en-US"/>
              </w:rPr>
              <w:t>Provides process-oriented or process-driven analysis only around defined processes of the business and its tasks.</w:t>
            </w:r>
          </w:p>
          <w:p w14:paraId="7A6264EB" w14:textId="77777777" w:rsidR="00266F95" w:rsidRPr="000406B3" w:rsidRDefault="00266F95" w:rsidP="009C2EAA">
            <w:pPr>
              <w:rPr>
                <w:lang w:val="en-US"/>
              </w:rPr>
            </w:pPr>
          </w:p>
          <w:p w14:paraId="2BC674CC" w14:textId="77777777" w:rsidR="00266F95" w:rsidRPr="000406B3" w:rsidRDefault="00266F95" w:rsidP="009C2EAA">
            <w:pPr>
              <w:rPr>
                <w:lang w:val="en-US"/>
              </w:rPr>
            </w:pPr>
          </w:p>
        </w:tc>
        <w:tc>
          <w:tcPr>
            <w:tcW w:w="4621" w:type="dxa"/>
          </w:tcPr>
          <w:p w14:paraId="777B7F76" w14:textId="77777777" w:rsidR="00266F95" w:rsidRPr="000406B3" w:rsidRDefault="00266F95" w:rsidP="009C2EAA">
            <w:pPr>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266F95" w:rsidRPr="000406B3" w14:paraId="4D5357B0" w14:textId="77777777" w:rsidTr="009C2EAA">
        <w:tc>
          <w:tcPr>
            <w:tcW w:w="4621" w:type="dxa"/>
          </w:tcPr>
          <w:p w14:paraId="3FE8F9DF" w14:textId="77777777" w:rsidR="00266F95" w:rsidRPr="000406B3" w:rsidRDefault="00266F95" w:rsidP="009C2EAA">
            <w:pPr>
              <w:rPr>
                <w:lang w:val="en-US"/>
              </w:rPr>
            </w:pPr>
            <w:r w:rsidRPr="000406B3">
              <w:rPr>
                <w:lang w:val="en-US"/>
              </w:rPr>
              <w:t>Dealing with current data and this data updated on the regular basis.</w:t>
            </w:r>
          </w:p>
        </w:tc>
        <w:tc>
          <w:tcPr>
            <w:tcW w:w="4621" w:type="dxa"/>
          </w:tcPr>
          <w:p w14:paraId="67C6B67A" w14:textId="77777777" w:rsidR="00266F95" w:rsidRPr="000406B3" w:rsidRDefault="00266F95" w:rsidP="009C2EAA">
            <w:pPr>
              <w:rPr>
                <w:lang w:val="en-US"/>
              </w:rPr>
            </w:pPr>
            <w:r w:rsidRPr="000406B3">
              <w:t>Dealing with historical data and this data rarely changed. Data warehouse stores information as non-volatile and read only format. This data is loaded on the regular basis and growing constantly.</w:t>
            </w:r>
          </w:p>
        </w:tc>
      </w:tr>
      <w:tr w:rsidR="00266F95" w:rsidRPr="000406B3" w14:paraId="3C52E412" w14:textId="77777777" w:rsidTr="009C2EAA">
        <w:tc>
          <w:tcPr>
            <w:tcW w:w="4621" w:type="dxa"/>
          </w:tcPr>
          <w:p w14:paraId="1157CDF6" w14:textId="77777777" w:rsidR="00266F95" w:rsidRPr="000406B3" w:rsidRDefault="00266F95" w:rsidP="009C2EAA">
            <w:pPr>
              <w:rPr>
                <w:lang w:val="en-US"/>
              </w:rPr>
            </w:pPr>
            <w:r w:rsidRPr="000406B3">
              <w:rPr>
                <w:lang w:val="en-US"/>
              </w:rPr>
              <w:t>System optimized for fast data uploading but small content at the time.</w:t>
            </w:r>
          </w:p>
        </w:tc>
        <w:tc>
          <w:tcPr>
            <w:tcW w:w="4621" w:type="dxa"/>
          </w:tcPr>
          <w:p w14:paraId="708513BB" w14:textId="77777777" w:rsidR="00266F95" w:rsidRPr="00AF7879" w:rsidRDefault="00266F95" w:rsidP="009C2EAA">
            <w:r w:rsidRPr="000406B3">
              <w:t>System optimized for fast data retrieval and large content at the time.</w:t>
            </w:r>
          </w:p>
        </w:tc>
      </w:tr>
      <w:tr w:rsidR="00266F95" w:rsidRPr="000406B3" w14:paraId="32632088" w14:textId="77777777" w:rsidTr="009C2EAA">
        <w:tc>
          <w:tcPr>
            <w:tcW w:w="4621" w:type="dxa"/>
          </w:tcPr>
          <w:p w14:paraId="5304592F" w14:textId="77777777" w:rsidR="00266F95" w:rsidRPr="000406B3" w:rsidRDefault="00266F95" w:rsidP="009C2EAA">
            <w:pPr>
              <w:rPr>
                <w:lang w:val="en-US"/>
              </w:rPr>
            </w:pPr>
            <w:r w:rsidRPr="000406B3">
              <w:rPr>
                <w:lang w:val="en-US"/>
              </w:rPr>
              <w:t>Data is specific to application performance; therefore it is non-integrated or partially integrated causing data redundancy.</w:t>
            </w:r>
          </w:p>
        </w:tc>
        <w:tc>
          <w:tcPr>
            <w:tcW w:w="4621" w:type="dxa"/>
          </w:tcPr>
          <w:p w14:paraId="68DE4753" w14:textId="77777777" w:rsidR="00266F95" w:rsidRPr="000406B3" w:rsidRDefault="00266F95" w:rsidP="009C2EAA">
            <w:r w:rsidRPr="000406B3">
              <w:t>Controlling data redundancy problems within DBSM integration layer.</w:t>
            </w:r>
          </w:p>
        </w:tc>
      </w:tr>
      <w:tr w:rsidR="00266F95" w:rsidRPr="000406B3" w14:paraId="6BC553C9" w14:textId="77777777" w:rsidTr="009C2EAA">
        <w:tc>
          <w:tcPr>
            <w:tcW w:w="4621" w:type="dxa"/>
          </w:tcPr>
          <w:p w14:paraId="1FE3D208" w14:textId="77777777" w:rsidR="00266F95" w:rsidRPr="000406B3" w:rsidRDefault="00266F95" w:rsidP="009C2EAA">
            <w:pPr>
              <w:rPr>
                <w:lang w:val="en-US"/>
              </w:rPr>
            </w:pPr>
            <w:r w:rsidRPr="000406B3">
              <w:rPr>
                <w:lang w:val="en-US"/>
              </w:rPr>
              <w:t>Doesn’t require expert level of computing skills to navigate system.</w:t>
            </w:r>
          </w:p>
        </w:tc>
        <w:tc>
          <w:tcPr>
            <w:tcW w:w="4621" w:type="dxa"/>
          </w:tcPr>
          <w:p w14:paraId="01FD4178" w14:textId="77777777" w:rsidR="00266F95" w:rsidRPr="000406B3" w:rsidRDefault="00266F95" w:rsidP="009C2EAA">
            <w:r w:rsidRPr="000406B3">
              <w:t>Requires advance computing knowledge to navigate system.</w:t>
            </w:r>
          </w:p>
        </w:tc>
      </w:tr>
      <w:tr w:rsidR="00266F95" w:rsidRPr="000406B3" w14:paraId="76728521" w14:textId="77777777" w:rsidTr="009C2EAA">
        <w:tc>
          <w:tcPr>
            <w:tcW w:w="4621" w:type="dxa"/>
          </w:tcPr>
          <w:p w14:paraId="0C2C32E5" w14:textId="77777777" w:rsidR="00266F95" w:rsidRPr="003A61C8" w:rsidRDefault="00266F95" w:rsidP="009C2EAA">
            <w:r w:rsidRPr="000406B3">
              <w:t>Supporting high-volume transaction performance with minimum rear reporting.</w:t>
            </w:r>
          </w:p>
        </w:tc>
        <w:tc>
          <w:tcPr>
            <w:tcW w:w="4621" w:type="dxa"/>
          </w:tcPr>
          <w:p w14:paraId="16A942C0" w14:textId="77777777" w:rsidR="00266F95" w:rsidRPr="000406B3" w:rsidRDefault="00266F95" w:rsidP="009C2EAA">
            <w:r w:rsidRPr="000406B3">
              <w:t xml:space="preserve">Supporting high-volume analytical transactions with maximum reporting that promptly used for </w:t>
            </w:r>
            <w:r w:rsidRPr="000406B3">
              <w:lastRenderedPageBreak/>
              <w:t>making strategic decisions.</w:t>
            </w:r>
          </w:p>
        </w:tc>
      </w:tr>
    </w:tbl>
    <w:p w14:paraId="226A4AD6" w14:textId="77777777" w:rsidR="00266F95" w:rsidRPr="000406B3" w:rsidRDefault="00266F95" w:rsidP="00266F95">
      <w:pPr>
        <w:pStyle w:val="Caption"/>
        <w:jc w:val="center"/>
        <w:rPr>
          <w:b/>
          <w:bCs/>
        </w:rPr>
      </w:pPr>
      <w:r>
        <w:lastRenderedPageBreak/>
        <w:t xml:space="preserve">Table </w:t>
      </w:r>
      <w:fldSimple w:instr=" SEQ Table \* ARABIC ">
        <w:r>
          <w:rPr>
            <w:noProof/>
          </w:rPr>
          <w:t>1</w:t>
        </w:r>
      </w:fldSimple>
      <w:r w:rsidRPr="00D763C9">
        <w:t xml:space="preserve"> Operational system VS data warehouse (</w:t>
      </w:r>
      <w:r w:rsidRPr="000406B3">
        <w:rPr>
          <w:bCs/>
        </w:rPr>
        <w:t>Rensselaer</w:t>
      </w:r>
      <w:r w:rsidRPr="00D763C9">
        <w:t>).</w:t>
      </w:r>
    </w:p>
    <w:p w14:paraId="7ACD3C6D" w14:textId="77777777" w:rsidR="00266F95" w:rsidRDefault="00266F95" w:rsidP="00BF3522">
      <w:pPr>
        <w:jc w:val="both"/>
      </w:pP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EE34F0"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E109E8">
        <w:t>A Data Warehouse is also very slow.</w:t>
      </w:r>
    </w:p>
    <w:p w14:paraId="72477F3B" w14:textId="49C91356" w:rsidR="003B0680" w:rsidRPr="00D952A2" w:rsidRDefault="0048223D" w:rsidP="00D952A2">
      <w:pPr>
        <w:pStyle w:val="Heading1"/>
        <w:rPr>
          <w:color w:val="auto"/>
        </w:rPr>
      </w:pPr>
      <w:bookmarkStart w:id="14" w:name="_Toc409597405"/>
      <w:r>
        <w:t>3. Data Mart Design</w:t>
      </w:r>
      <w:bookmarkEnd w:id="14"/>
    </w:p>
    <w:p w14:paraId="57052E2A" w14:textId="016AFBD4" w:rsidR="00297F9B" w:rsidRPr="00404497" w:rsidRDefault="00297F9B" w:rsidP="00404497">
      <w:pPr>
        <w:rPr>
          <w:color w:val="FF0000"/>
        </w:rPr>
      </w:pPr>
      <w:r w:rsidRPr="00404497">
        <w:rPr>
          <w:color w:val="FF0000"/>
        </w:rPr>
        <w:t>A specific data that is useful to a set of users in a corporate wide setting. This is normally broken down into finance, marketing and sales mart.</w:t>
      </w:r>
    </w:p>
    <w:p w14:paraId="26BE5AD5" w14:textId="04D3F3DC" w:rsidR="00FB262C" w:rsidRPr="00404497" w:rsidRDefault="003B0680" w:rsidP="00404497">
      <w:pPr>
        <w:rPr>
          <w:color w:val="FF0000"/>
        </w:rPr>
      </w:pPr>
      <w:r w:rsidRPr="00404497">
        <w:rPr>
          <w:color w:val="FF0000"/>
        </w:rPr>
        <w:t>http://www.peopleinaid.org/pool/files/hhr/HHRAfrica2014/HHRAfrica-KimberleyRyan-HRmetrics-UchennaBassey.pdf</w:t>
      </w:r>
    </w:p>
    <w:p w14:paraId="7CD622F7" w14:textId="219C69C6" w:rsidR="00A958D4" w:rsidRPr="00404497" w:rsidRDefault="00A958D4" w:rsidP="00404497">
      <w:pPr>
        <w:rPr>
          <w:rStyle w:val="SubtleEmphasis"/>
          <w:color w:val="FF0000"/>
        </w:rPr>
      </w:pPr>
      <w:r w:rsidRPr="00404497">
        <w:rPr>
          <w:rStyle w:val="SubtleEmphasis"/>
          <w:color w:val="FF0000"/>
        </w:rPr>
        <w:t>Two subject areas, within the section of the business</w:t>
      </w:r>
    </w:p>
    <w:p w14:paraId="3E084A87" w14:textId="08928BE7" w:rsidR="00A958D4" w:rsidRPr="00404497" w:rsidRDefault="00A958D4" w:rsidP="00404497">
      <w:pPr>
        <w:rPr>
          <w:rStyle w:val="SubtleEmphasis"/>
          <w:color w:val="FF0000"/>
        </w:rPr>
      </w:pPr>
      <w:r w:rsidRPr="00404497">
        <w:rPr>
          <w:rStyle w:val="SubtleEmphasis"/>
          <w:color w:val="FF0000"/>
        </w:rPr>
        <w:t>Snowflake is normalised! Star schema is not</w:t>
      </w:r>
    </w:p>
    <w:p w14:paraId="10A931B2" w14:textId="77777777" w:rsidR="00F101B1" w:rsidRDefault="00F101B1" w:rsidP="002272E6">
      <w:pPr>
        <w:spacing w:after="0" w:line="240" w:lineRule="auto"/>
      </w:pPr>
    </w:p>
    <w:p w14:paraId="76F61A82" w14:textId="25AD0EC0" w:rsidR="00E109E8" w:rsidRDefault="00297F9B" w:rsidP="00621A9D">
      <w:pPr>
        <w:pStyle w:val="Heading2"/>
      </w:pPr>
      <w:bookmarkStart w:id="15" w:name="_Toc409597406"/>
      <w:r>
        <w:t>3</w:t>
      </w:r>
      <w:r w:rsidR="00E109E8">
        <w:t xml:space="preserve">.1 </w:t>
      </w:r>
      <w:r w:rsidR="00404497">
        <w:t>S</w:t>
      </w:r>
      <w:r w:rsidR="00E109E8">
        <w:t>ubject areas</w:t>
      </w:r>
      <w:r w:rsidR="00404497">
        <w:t xml:space="preserve"> identification</w:t>
      </w:r>
      <w:bookmarkEnd w:id="15"/>
    </w:p>
    <w:p w14:paraId="657F1958" w14:textId="77777777" w:rsidR="00E109E8" w:rsidRPr="00750FDE" w:rsidRDefault="00E109E8" w:rsidP="00E109E8">
      <w:pPr>
        <w:rPr>
          <w:sz w:val="24"/>
          <w:szCs w:val="24"/>
        </w:rPr>
      </w:pPr>
      <w:r w:rsidRPr="00750FDE">
        <w:rPr>
          <w:sz w:val="24"/>
          <w:szCs w:val="24"/>
        </w:rPr>
        <w:t>Event Analysis</w:t>
      </w:r>
    </w:p>
    <w:p w14:paraId="5680B645" w14:textId="7DDF9CAD" w:rsidR="00297F9B" w:rsidRDefault="0048223D" w:rsidP="00E109E8">
      <w:r>
        <w:t>One of the objectives and keeping inline with the University strategy is to increase the amount of students who would actually attend the University. This can be directly measured by to the success rate of the events held at University. Keeping track of the amount of events and the most successful event types at each location over time will allow us valuable intelligence has to how to plan for future marketing events.</w:t>
      </w:r>
    </w:p>
    <w:p w14:paraId="1D9F5F22" w14:textId="39E04224" w:rsidR="00E109E8" w:rsidRPr="00750FDE" w:rsidRDefault="00E109E8" w:rsidP="00E109E8">
      <w:pPr>
        <w:rPr>
          <w:sz w:val="24"/>
          <w:szCs w:val="24"/>
        </w:rPr>
      </w:pPr>
      <w:r w:rsidRPr="00750FDE">
        <w:rPr>
          <w:sz w:val="24"/>
          <w:szCs w:val="24"/>
        </w:rPr>
        <w:lastRenderedPageBreak/>
        <w:t>Expenditures</w:t>
      </w:r>
    </w:p>
    <w:p w14:paraId="68476D1A" w14:textId="7B3987C2" w:rsidR="0048223D" w:rsidRPr="00750FDE" w:rsidRDefault="0048223D" w:rsidP="00E109E8">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2A67D38C"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b/>
          <w:bCs/>
          <w:color w:val="212121"/>
          <w:sz w:val="23"/>
          <w:szCs w:val="23"/>
        </w:rPr>
        <w:t>Relevant business questions that can be answered with this data mart:</w:t>
      </w:r>
    </w:p>
    <w:p w14:paraId="6C2B7819"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percentage of total expenses does a project incur?</w:t>
      </w:r>
    </w:p>
    <w:p w14:paraId="5AAB59E8"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expenses rising? By how much?</w:t>
      </w:r>
    </w:p>
    <w:p w14:paraId="7AA4F8D0"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are typical expenses for a project of a certain type?</w:t>
      </w:r>
    </w:p>
    <w:p w14:paraId="25EA341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there any expense deviations among projects within same School?</w:t>
      </w:r>
    </w:p>
    <w:p w14:paraId="24DDC30E"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certain consultants abusing expenses?</w:t>
      </w:r>
    </w:p>
    <w:p w14:paraId="6A90C25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type of project incurs the highest expenses?</w:t>
      </w:r>
    </w:p>
    <w:p w14:paraId="4E7D07D5"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For which categories of expenses do we need to control better or plan?</w:t>
      </w:r>
    </w:p>
    <w:p w14:paraId="51D717B7" w14:textId="77777777" w:rsidR="00750FDE" w:rsidRPr="00E109E8" w:rsidRDefault="00750FDE" w:rsidP="00E109E8"/>
    <w:p w14:paraId="0D417582" w14:textId="2C0FB7BB" w:rsidR="00297F9B" w:rsidRDefault="00297F9B" w:rsidP="00621A9D">
      <w:pPr>
        <w:pStyle w:val="Heading2"/>
      </w:pPr>
      <w:bookmarkStart w:id="16" w:name="_Toc409597407"/>
      <w:r w:rsidRPr="00297F9B">
        <w:rPr>
          <w:rStyle w:val="SubtleEmphasis"/>
          <w:i w:val="0"/>
        </w:rPr>
        <w:t xml:space="preserve">3.2 </w:t>
      </w:r>
      <w:r>
        <w:t>The design of the star schemas associated with both subjects area identified in 3.1</w:t>
      </w:r>
      <w:bookmarkEnd w:id="16"/>
    </w:p>
    <w:p w14:paraId="58FFDA26" w14:textId="77777777" w:rsidR="00023BAD" w:rsidRPr="00023BAD" w:rsidRDefault="00023BAD" w:rsidP="00023BAD"/>
    <w:p w14:paraId="6A60CDAD" w14:textId="243BF9B3" w:rsidR="00023BAD" w:rsidRPr="00023BAD" w:rsidRDefault="00023BAD" w:rsidP="00023BAD">
      <w:pPr>
        <w:jc w:val="center"/>
        <w:rPr>
          <w:color w:val="FF0000"/>
        </w:rPr>
      </w:pPr>
      <w:r w:rsidRPr="00023BAD">
        <w:rPr>
          <w:color w:val="FF0000"/>
          <w:highlight w:val="yellow"/>
        </w:rPr>
        <w:t>MUST UPDATE THIS DIAGRAMS WITH LATEST VERSION</w:t>
      </w:r>
    </w:p>
    <w:p w14:paraId="1EBF58F1" w14:textId="77777777" w:rsidR="00023BAD" w:rsidRDefault="00794B91" w:rsidP="00297F9B">
      <w:r>
        <w:pict w14:anchorId="278E905A">
          <v:shape id="_x0000_i1026" type="#_x0000_t75" style="width:451.5pt;height:254.25pt">
            <v:imagedata r:id="rId13" o:title="EventsAnalysis v7"/>
          </v:shape>
        </w:pict>
      </w:r>
    </w:p>
    <w:p w14:paraId="72085945" w14:textId="6D00347C" w:rsidR="00297F9B" w:rsidRDefault="00794B91" w:rsidP="00297F9B">
      <w:r>
        <w:lastRenderedPageBreak/>
        <w:pict w14:anchorId="55A9DC8D">
          <v:shape id="_x0000_i1027" type="#_x0000_t75" style="width:450.75pt;height:186.75pt">
            <v:imagedata r:id="rId14" o:title="Expenditure v10"/>
          </v:shape>
        </w:pict>
      </w:r>
    </w:p>
    <w:p w14:paraId="573270B4" w14:textId="584EBF77" w:rsidR="00750FDE" w:rsidRDefault="00750FDE" w:rsidP="00750FDE">
      <w:pPr>
        <w:shd w:val="clear" w:color="auto" w:fill="FFFFFF"/>
        <w:spacing w:after="0" w:line="240" w:lineRule="auto"/>
        <w:rPr>
          <w:rFonts w:ascii="Tahoma" w:eastAsia="Times New Roman" w:hAnsi="Tahoma" w:cs="Tahoma"/>
          <w:color w:val="212121"/>
          <w:sz w:val="23"/>
          <w:szCs w:val="23"/>
        </w:rPr>
      </w:pPr>
    </w:p>
    <w:p w14:paraId="0B9435C7" w14:textId="77777777" w:rsidR="00297F9B" w:rsidRDefault="00297F9B" w:rsidP="00621A9D">
      <w:pPr>
        <w:pStyle w:val="Heading2"/>
      </w:pPr>
      <w:bookmarkStart w:id="17" w:name="_Toc409597408"/>
      <w:r w:rsidRPr="00297F9B">
        <w:rPr>
          <w:rStyle w:val="SubtleEmphasis"/>
          <w:i w:val="0"/>
        </w:rPr>
        <w:t xml:space="preserve">3.3 </w:t>
      </w:r>
      <w:r>
        <w:t>A discussion of the granularity of dimension and fact tables</w:t>
      </w:r>
      <w:bookmarkEnd w:id="17"/>
    </w:p>
    <w:p w14:paraId="4F4FC95E" w14:textId="77777777" w:rsidR="00775E97" w:rsidRDefault="00023859" w:rsidP="006558B2">
      <w:pPr>
        <w:jc w:val="both"/>
      </w:pPr>
      <w:r>
        <w:t xml:space="preserve">The information stored and composed in a fact table can distinguish the granularity of the </w:t>
      </w:r>
      <w:r w:rsidR="00402634">
        <w:t xml:space="preserve">table </w:t>
      </w:r>
      <w:r>
        <w:t>by the</w:t>
      </w:r>
      <w:r w:rsidR="00775E97">
        <w:t xml:space="preserve"> </w:t>
      </w:r>
      <w:r>
        <w:t xml:space="preserve">extend of the amount of subdivide information added. The less there are the </w:t>
      </w:r>
      <w:r w:rsidR="00242C5C">
        <w:t>fewer</w:t>
      </w:r>
      <w:r>
        <w:t xml:space="preserve"> pieces of distinct</w:t>
      </w:r>
      <w:r w:rsidR="00402634">
        <w:t xml:space="preserve"> information means that there will be less granularity. An </w:t>
      </w:r>
      <w:r w:rsidR="00775E97">
        <w:t>e</w:t>
      </w:r>
      <w:r w:rsidR="00402634">
        <w:t xml:space="preserve">xample would be the Location_D with its </w:t>
      </w:r>
      <w:r w:rsidR="00402634" w:rsidRPr="00775E97">
        <w:rPr>
          <w:color w:val="FF0000"/>
          <w:highlight w:val="yellow"/>
        </w:rPr>
        <w:t>5 fields Venue, City, State, Country and All</w:t>
      </w:r>
      <w:r w:rsidR="00402634">
        <w:t>.</w:t>
      </w:r>
    </w:p>
    <w:p w14:paraId="379D4861" w14:textId="5C0C01A6" w:rsidR="00297F9B" w:rsidRDefault="00402634" w:rsidP="006558B2">
      <w:pPr>
        <w:jc w:val="both"/>
      </w:pPr>
      <w:r>
        <w:t xml:space="preserve">The granularity is important as it allows for the types of queries that can be </w:t>
      </w:r>
      <w:r w:rsidR="00242C5C">
        <w:t>queried</w:t>
      </w:r>
      <w:r>
        <w:t>.</w:t>
      </w:r>
      <w:r w:rsidR="00242C5C">
        <w:t xml:space="preserve"> </w:t>
      </w:r>
      <w:r w:rsidR="00775E97">
        <w:t>If there are few granularities</w:t>
      </w:r>
      <w:r>
        <w:t xml:space="preserve"> then it means that there are less fields </w:t>
      </w:r>
      <w:r w:rsidR="00242C5C">
        <w:t>of information and if</w:t>
      </w:r>
      <w:r w:rsidR="00775E97">
        <w:t xml:space="preserve"> the </w:t>
      </w:r>
      <w:r w:rsidR="00242C5C">
        <w:t>granularity</w:t>
      </w:r>
      <w:r w:rsidR="00775E97">
        <w:t xml:space="preserve"> is high</w:t>
      </w:r>
      <w:r w:rsidR="00242C5C">
        <w:t xml:space="preserve"> then it means that there are a lot of fields and thus we can query in a more intelligent way. Not always it’s </w:t>
      </w:r>
      <w:r w:rsidR="00176717">
        <w:t xml:space="preserve">necessary </w:t>
      </w:r>
      <w:r w:rsidR="00242C5C">
        <w:t xml:space="preserve">to have all the possible combinations of granularity for example on the </w:t>
      </w:r>
      <w:r w:rsidR="00687205">
        <w:t>T</w:t>
      </w:r>
      <w:r w:rsidR="00242C5C">
        <w:t xml:space="preserve">ime dimension we are not </w:t>
      </w:r>
      <w:r w:rsidR="00176717">
        <w:t>interested</w:t>
      </w:r>
      <w:r w:rsidR="00242C5C">
        <w:t xml:space="preserve"> in knowing </w:t>
      </w:r>
      <w:r w:rsidR="00176717">
        <w:t>how much money was spend per hour.</w:t>
      </w:r>
    </w:p>
    <w:p w14:paraId="0A5A6F82" w14:textId="53A820F5" w:rsidR="00242C5C" w:rsidRDefault="00242C5C" w:rsidP="006558B2">
      <w:pPr>
        <w:jc w:val="both"/>
      </w:pPr>
      <w:r>
        <w:t>A fact table is the summary of the information gathered from all the other dimensions. The fact table can be filtered by location, time and any other relevant attributes from any dimension table.</w:t>
      </w:r>
    </w:p>
    <w:p w14:paraId="0988399B" w14:textId="614D4C3E" w:rsidR="00687205" w:rsidRDefault="00A87DC6" w:rsidP="006558B2">
      <w:pPr>
        <w:jc w:val="both"/>
      </w:pPr>
      <w:r>
        <w:t xml:space="preserve">The numeric values in fact tables are divided into three </w:t>
      </w:r>
      <w:r w:rsidR="00687205">
        <w:t xml:space="preserve">main </w:t>
      </w:r>
      <w:r>
        <w:t>categories:</w:t>
      </w:r>
    </w:p>
    <w:p w14:paraId="1775A75E" w14:textId="77777777" w:rsidR="00687205" w:rsidRDefault="00ED6EC6" w:rsidP="00687205">
      <w:pPr>
        <w:pStyle w:val="ListParagraph"/>
        <w:numPr>
          <w:ilvl w:val="0"/>
          <w:numId w:val="36"/>
        </w:numPr>
        <w:jc w:val="both"/>
      </w:pPr>
      <w:r>
        <w:t>Additive</w:t>
      </w:r>
      <w:r w:rsidR="00A87DC6">
        <w:t>: These measures can be</w:t>
      </w:r>
      <w:r>
        <w:t xml:space="preserve"> summed across any dimension associated with that fact </w:t>
      </w:r>
      <w:r w:rsidR="00A87DC6">
        <w:t>table.</w:t>
      </w:r>
    </w:p>
    <w:p w14:paraId="348573FA" w14:textId="6ABCCFE6" w:rsidR="00687205" w:rsidRDefault="00A87DC6" w:rsidP="00687205">
      <w:pPr>
        <w:pStyle w:val="ListParagraph"/>
        <w:numPr>
          <w:ilvl w:val="0"/>
          <w:numId w:val="36"/>
        </w:numPr>
        <w:jc w:val="both"/>
      </w:pPr>
      <w:r>
        <w:t xml:space="preserve">Semi </w:t>
      </w:r>
      <w:r w:rsidR="00ED6EC6">
        <w:t>Additive</w:t>
      </w:r>
      <w:r>
        <w:t>:</w:t>
      </w:r>
      <w:r w:rsidR="00ED6EC6">
        <w:t xml:space="preserve"> These can </w:t>
      </w:r>
      <w:r w:rsidR="00687205">
        <w:t xml:space="preserve">sum </w:t>
      </w:r>
      <w:r w:rsidR="00ED6EC6">
        <w:t>over some dimension</w:t>
      </w:r>
      <w:r w:rsidR="00687205">
        <w:t>s</w:t>
      </w:r>
      <w:r w:rsidR="00ED6EC6">
        <w:t xml:space="preserve"> but not all and the budget balance amounts are semi addictive as there are not over time.</w:t>
      </w:r>
    </w:p>
    <w:p w14:paraId="597ABABD" w14:textId="024F3357" w:rsidR="00A87DC6" w:rsidRDefault="00ED6EC6" w:rsidP="00687205">
      <w:pPr>
        <w:pStyle w:val="ListParagraph"/>
        <w:numPr>
          <w:ilvl w:val="0"/>
          <w:numId w:val="36"/>
        </w:numPr>
        <w:jc w:val="both"/>
      </w:pPr>
      <w:r>
        <w:t>Non – Additive</w:t>
      </w:r>
      <w:r w:rsidR="00687205">
        <w:t xml:space="preserve">: </w:t>
      </w:r>
      <w:r w:rsidR="00687205" w:rsidRPr="00687205">
        <w:rPr>
          <w:color w:val="FF0000"/>
          <w:highlight w:val="yellow"/>
        </w:rPr>
        <w:t>??</w:t>
      </w:r>
    </w:p>
    <w:p w14:paraId="07B2D65C" w14:textId="77777777" w:rsidR="00ED6EC6" w:rsidRPr="0013695E" w:rsidRDefault="00ED6EC6" w:rsidP="00297F9B">
      <w:pPr>
        <w:rPr>
          <w:color w:val="FF0000"/>
        </w:rPr>
      </w:pPr>
    </w:p>
    <w:p w14:paraId="0A3FA494" w14:textId="24BA50BC" w:rsidR="00176717" w:rsidRPr="001C1981" w:rsidRDefault="00176717" w:rsidP="00176717">
      <w:pPr>
        <w:jc w:val="both"/>
        <w:rPr>
          <w:rFonts w:ascii="Arial" w:hAnsi="Arial" w:cs="Arial"/>
          <w:b/>
          <w:color w:val="FF0000"/>
          <w:sz w:val="28"/>
          <w:szCs w:val="28"/>
        </w:rPr>
      </w:pPr>
      <w:r w:rsidRPr="0013695E">
        <w:rPr>
          <w:rFonts w:ascii="Arial" w:hAnsi="Arial" w:cs="Arial"/>
          <w:b/>
          <w:color w:val="FF0000"/>
          <w:sz w:val="28"/>
          <w:szCs w:val="28"/>
        </w:rPr>
        <w:t>Question 4</w:t>
      </w:r>
    </w:p>
    <w:p w14:paraId="4699759E" w14:textId="77777777" w:rsidR="00176717" w:rsidRPr="0013695E" w:rsidRDefault="00176717" w:rsidP="00176717">
      <w:pPr>
        <w:jc w:val="both"/>
        <w:rPr>
          <w:rFonts w:ascii="Arial" w:hAnsi="Arial" w:cs="Arial"/>
          <w:color w:val="FF0000"/>
          <w:szCs w:val="24"/>
        </w:rPr>
      </w:pPr>
      <w:r w:rsidRPr="0013695E">
        <w:rPr>
          <w:rFonts w:ascii="Arial" w:hAnsi="Arial" w:cs="Arial"/>
          <w:color w:val="FF0000"/>
          <w:szCs w:val="24"/>
        </w:rPr>
        <w:t xml:space="preserve">Students assigned to a group, should discuss and analyse the case and draw a star schema based on this. They also should be able to demonstrate their understanding the dimensional modelling and converting them into physical model. At this stage they don’t require to implement the tables in Oracle but they should be prepared with adequate understanding how that can be done. Week 6/7 case is based on this activity. </w:t>
      </w:r>
    </w:p>
    <w:p w14:paraId="0841FC8D" w14:textId="77777777" w:rsidR="00176717" w:rsidRPr="0013695E" w:rsidRDefault="00176717" w:rsidP="00176717">
      <w:pPr>
        <w:jc w:val="both"/>
        <w:rPr>
          <w:rFonts w:ascii="Arial" w:hAnsi="Arial" w:cs="Arial"/>
          <w:color w:val="FF0000"/>
          <w:szCs w:val="24"/>
        </w:rPr>
      </w:pPr>
    </w:p>
    <w:p w14:paraId="66827201" w14:textId="77777777" w:rsidR="00176717" w:rsidRPr="0013695E" w:rsidRDefault="00176717" w:rsidP="00176717">
      <w:pPr>
        <w:jc w:val="both"/>
        <w:rPr>
          <w:rFonts w:ascii="Arial" w:hAnsi="Arial" w:cs="Arial"/>
          <w:color w:val="FF0000"/>
          <w:szCs w:val="24"/>
        </w:rPr>
      </w:pPr>
      <w:r w:rsidRPr="0013695E">
        <w:rPr>
          <w:rFonts w:ascii="Arial" w:hAnsi="Arial" w:cs="Arial"/>
          <w:color w:val="FF0000"/>
          <w:szCs w:val="24"/>
        </w:rPr>
        <w:lastRenderedPageBreak/>
        <w:t>Discuss and analyse the case/scripts below:</w:t>
      </w:r>
    </w:p>
    <w:p w14:paraId="355C86D3" w14:textId="77777777" w:rsidR="00176717" w:rsidRPr="0013695E" w:rsidRDefault="00176717" w:rsidP="00176717">
      <w:pPr>
        <w:jc w:val="both"/>
        <w:rPr>
          <w:rFonts w:ascii="Arial" w:hAnsi="Arial" w:cs="Arial"/>
          <w:color w:val="FF0000"/>
          <w:sz w:val="28"/>
          <w:szCs w:val="28"/>
        </w:rPr>
      </w:pPr>
    </w:p>
    <w:p w14:paraId="39AD2D29"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Dimensional data modeling starts with a </w:t>
      </w:r>
      <w:r w:rsidRPr="0013695E">
        <w:rPr>
          <w:rFonts w:ascii="Arial" w:eastAsia="Times New Roman" w:hAnsi="Arial" w:cs="Arial"/>
          <w:i/>
          <w:iCs/>
          <w:color w:val="FF0000"/>
          <w:szCs w:val="24"/>
          <w:lang w:eastAsia="en-GB"/>
        </w:rPr>
        <w:t>fact table</w:t>
      </w:r>
      <w:r w:rsidRPr="0013695E">
        <w:rPr>
          <w:rFonts w:ascii="Arial" w:eastAsia="Times New Roman" w:hAnsi="Arial" w:cs="Arial"/>
          <w:color w:val="FF0000"/>
          <w:szCs w:val="24"/>
          <w:lang w:eastAsia="en-GB"/>
        </w:rPr>
        <w:t xml:space="preserve">. This is where we record what happened, e.g., someone bought a Diet Coke in East Fishkill. What you want in the fact table are facts about the sale, ideally ones that are numeric, continuously valued, and additive. The last two properties are important because typical fact tables grow to a billion rows or more. People will be much happier looking at sums or averages than detail. An important decision to make is the granularity of the fact table. If Walmart doesn't care about whether or not a Diet Coke was sold at 10:31 AM or 10:33 AM, recording each sale individually in the fact table is too granular. CPU time, disk bandwidth, and disk space will be needlessly consumed. Let's aggregate all the sales of any particular product in one store on a per-day basis. So we will only have one row in the fact table recording that 200 cans of Diet Coke were sold in East Fishkill on November 30, even if those 200 cans were sold at 113 different times to 113 different customers. </w:t>
      </w:r>
    </w:p>
    <w:p w14:paraId="43AA55E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
    <w:p w14:paraId="78AF9C12"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sales_fact (</w:t>
      </w:r>
    </w:p>
    <w:p w14:paraId="04034E1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ales_date</w:t>
      </w:r>
      <w:r w:rsidRPr="0013695E">
        <w:rPr>
          <w:rFonts w:ascii="Arial" w:eastAsia="Times New Roman" w:hAnsi="Arial" w:cs="Arial"/>
          <w:color w:val="FF0000"/>
          <w:szCs w:val="24"/>
          <w:lang w:eastAsia="en-GB"/>
        </w:rPr>
        <w:tab/>
        <w:t>date not null,</w:t>
      </w:r>
    </w:p>
    <w:p w14:paraId="0DD84D7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product_id</w:t>
      </w:r>
      <w:r w:rsidRPr="0013695E">
        <w:rPr>
          <w:rFonts w:ascii="Arial" w:eastAsia="Times New Roman" w:hAnsi="Arial" w:cs="Arial"/>
          <w:color w:val="FF0000"/>
          <w:szCs w:val="24"/>
          <w:lang w:eastAsia="en-GB"/>
        </w:rPr>
        <w:tab/>
        <w:t>integer,</w:t>
      </w:r>
    </w:p>
    <w:p w14:paraId="3E21423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_id</w:t>
      </w:r>
      <w:r w:rsidRPr="0013695E">
        <w:rPr>
          <w:rFonts w:ascii="Arial" w:eastAsia="Times New Roman" w:hAnsi="Arial" w:cs="Arial"/>
          <w:color w:val="FF0000"/>
          <w:szCs w:val="24"/>
          <w:lang w:eastAsia="en-GB"/>
        </w:rPr>
        <w:tab/>
        <w:t>integer,</w:t>
      </w:r>
    </w:p>
    <w:p w14:paraId="1CF5623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unit_sales</w:t>
      </w:r>
      <w:r w:rsidRPr="0013695E">
        <w:rPr>
          <w:rFonts w:ascii="Arial" w:eastAsia="Times New Roman" w:hAnsi="Arial" w:cs="Arial"/>
          <w:color w:val="FF0000"/>
          <w:szCs w:val="24"/>
          <w:lang w:eastAsia="en-GB"/>
        </w:rPr>
        <w:tab/>
        <w:t>integer,</w:t>
      </w:r>
    </w:p>
    <w:p w14:paraId="0CC4A61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ollar_sales</w:t>
      </w:r>
      <w:r w:rsidRPr="0013695E">
        <w:rPr>
          <w:rFonts w:ascii="Arial" w:eastAsia="Times New Roman" w:hAnsi="Arial" w:cs="Arial"/>
          <w:color w:val="FF0000"/>
          <w:szCs w:val="24"/>
          <w:lang w:eastAsia="en-GB"/>
        </w:rPr>
        <w:tab/>
        <w:t>number</w:t>
      </w:r>
    </w:p>
    <w:p w14:paraId="6F25050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7A3F496A"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e can pull together this table with a query JOINing the sales, products, and product_prices (to fill the dollar_sales column) tables. This JOIN will group by product_id, store_id, and the truncated date_time_of_sale. Constructing this query will require a professional programmer but keep in mind that this work only need be done once. The marketing experts who will be using the data warehouse will be querying from the sales_fact table. </w:t>
      </w:r>
    </w:p>
    <w:p w14:paraId="68F06037"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 building just this one table, we've already made life easier for marketing. Suppose they want total dollar sales by product. In the OLTP data model this would have required tangling with the product_prices table and its different prices for the same product on different days. With the sales fact table, the query is simple: </w:t>
      </w:r>
    </w:p>
    <w:p w14:paraId="68A80FC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select product_id, sum(dollar_sales)</w:t>
      </w:r>
    </w:p>
    <w:p w14:paraId="1272DB94"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from sales_fact</w:t>
      </w:r>
    </w:p>
    <w:p w14:paraId="5B5E87C4"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group by product_id</w:t>
      </w:r>
    </w:p>
    <w:p w14:paraId="548B6396" w14:textId="77777777" w:rsidR="00176717" w:rsidRPr="0013695E" w:rsidRDefault="00176717" w:rsidP="00176717">
      <w:pPr>
        <w:rPr>
          <w:rFonts w:ascii="Arial" w:eastAsia="Times New Roman" w:hAnsi="Arial" w:cs="Arial"/>
          <w:color w:val="FF0000"/>
          <w:szCs w:val="24"/>
          <w:lang w:eastAsia="en-GB"/>
        </w:rPr>
      </w:pPr>
    </w:p>
    <w:p w14:paraId="0278553A"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e have a </w:t>
      </w:r>
      <w:r w:rsidRPr="0013695E">
        <w:rPr>
          <w:rFonts w:ascii="Arial" w:eastAsia="Times New Roman" w:hAnsi="Arial" w:cs="Arial"/>
          <w:i/>
          <w:iCs/>
          <w:color w:val="FF0000"/>
          <w:szCs w:val="24"/>
          <w:lang w:eastAsia="en-GB"/>
        </w:rPr>
        <w:t>fact table</w:t>
      </w:r>
      <w:r w:rsidRPr="0013695E">
        <w:rPr>
          <w:rFonts w:ascii="Arial" w:eastAsia="Times New Roman" w:hAnsi="Arial" w:cs="Arial"/>
          <w:color w:val="FF0000"/>
          <w:szCs w:val="24"/>
          <w:lang w:eastAsia="en-GB"/>
        </w:rPr>
        <w:t xml:space="preserve">. In a dimensional data warehouse there will always be just one of these. All of the other tables will define the </w:t>
      </w:r>
      <w:r w:rsidRPr="0013695E">
        <w:rPr>
          <w:rFonts w:ascii="Arial" w:eastAsia="Times New Roman" w:hAnsi="Arial" w:cs="Arial"/>
          <w:i/>
          <w:iCs/>
          <w:color w:val="FF0000"/>
          <w:szCs w:val="24"/>
          <w:lang w:eastAsia="en-GB"/>
        </w:rPr>
        <w:t>dimensions</w:t>
      </w:r>
      <w:r w:rsidRPr="0013695E">
        <w:rPr>
          <w:rFonts w:ascii="Arial" w:eastAsia="Times New Roman" w:hAnsi="Arial" w:cs="Arial"/>
          <w:color w:val="FF0000"/>
          <w:szCs w:val="24"/>
          <w:lang w:eastAsia="en-GB"/>
        </w:rPr>
        <w:t xml:space="preserve">. Each dimension contains extra information about the facts, usually in a human-readable text string that can go directly into a report. For example, let us define the time dimension: </w:t>
      </w:r>
    </w:p>
    <w:p w14:paraId="5D6A3C7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create table time_dimension (</w:t>
      </w:r>
    </w:p>
    <w:p w14:paraId="4F9F0D2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time_ke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primary key,</w:t>
      </w:r>
    </w:p>
    <w:p w14:paraId="23C98E0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xml:space="preserve">-- just to make it a little easier to work with; this is </w:t>
      </w:r>
    </w:p>
    <w:p w14:paraId="065A871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midnight (TRUNC) of the date in question</w:t>
      </w:r>
    </w:p>
    <w:p w14:paraId="59FD9AC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oracle_dat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 not null,</w:t>
      </w:r>
    </w:p>
    <w:p w14:paraId="7127B62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y_of_week</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9) not null, -- 'Monday', 'Tuesday'...</w:t>
      </w:r>
    </w:p>
    <w:p w14:paraId="1B85068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y_number_in_month</w:t>
      </w:r>
      <w:r w:rsidRPr="0013695E">
        <w:rPr>
          <w:rFonts w:ascii="Arial" w:eastAsia="Times New Roman" w:hAnsi="Arial" w:cs="Arial"/>
          <w:color w:val="FF0000"/>
          <w:szCs w:val="24"/>
          <w:lang w:eastAsia="en-GB"/>
        </w:rPr>
        <w:tab/>
        <w:t>integer not null, -- 1 to 31</w:t>
      </w:r>
    </w:p>
    <w:p w14:paraId="5957968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y_number_overall</w:t>
      </w:r>
      <w:r w:rsidRPr="0013695E">
        <w:rPr>
          <w:rFonts w:ascii="Arial" w:eastAsia="Times New Roman" w:hAnsi="Arial" w:cs="Arial"/>
          <w:color w:val="FF0000"/>
          <w:szCs w:val="24"/>
          <w:lang w:eastAsia="en-GB"/>
        </w:rPr>
        <w:tab/>
        <w:t>integer not null, -- days from the epoch (first day is 1)</w:t>
      </w:r>
    </w:p>
    <w:p w14:paraId="1037533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eek_number_in_year</w:t>
      </w:r>
      <w:r w:rsidRPr="0013695E">
        <w:rPr>
          <w:rFonts w:ascii="Arial" w:eastAsia="Times New Roman" w:hAnsi="Arial" w:cs="Arial"/>
          <w:color w:val="FF0000"/>
          <w:szCs w:val="24"/>
          <w:lang w:eastAsia="en-GB"/>
        </w:rPr>
        <w:tab/>
        <w:t>integer not null, -- 1 to 52</w:t>
      </w:r>
    </w:p>
    <w:p w14:paraId="35808DC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eek_number_overall</w:t>
      </w:r>
      <w:r w:rsidRPr="0013695E">
        <w:rPr>
          <w:rFonts w:ascii="Arial" w:eastAsia="Times New Roman" w:hAnsi="Arial" w:cs="Arial"/>
          <w:color w:val="FF0000"/>
          <w:szCs w:val="24"/>
          <w:lang w:eastAsia="en-GB"/>
        </w:rPr>
        <w:tab/>
        <w:t>integer not null, -- weeks start on Sunday</w:t>
      </w:r>
    </w:p>
    <w:p w14:paraId="1FCC87A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month</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not null, -- 1 to 12</w:t>
      </w:r>
    </w:p>
    <w:p w14:paraId="047CE285"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month_number_overall</w:t>
      </w:r>
      <w:r w:rsidRPr="0013695E">
        <w:rPr>
          <w:rFonts w:ascii="Arial" w:eastAsia="Times New Roman" w:hAnsi="Arial" w:cs="Arial"/>
          <w:color w:val="FF0000"/>
          <w:szCs w:val="24"/>
          <w:lang w:eastAsia="en-GB"/>
        </w:rPr>
        <w:tab/>
        <w:t>integer not null,</w:t>
      </w:r>
    </w:p>
    <w:p w14:paraId="460ABB6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quarter</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not null, -- 1 to 4</w:t>
      </w:r>
    </w:p>
    <w:p w14:paraId="24C4CD1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fiscal_period</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w:t>
      </w:r>
    </w:p>
    <w:p w14:paraId="2CFBCCC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holiday_flag</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char(1) default 'f' check (holiday_flag in ('t', 'f')),</w:t>
      </w:r>
    </w:p>
    <w:p w14:paraId="52ECED8D"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eekday_flag</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char(1) default 'f' check (weekday_flag in ('t', 'f')),</w:t>
      </w:r>
    </w:p>
    <w:p w14:paraId="66621795"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eason</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50),</w:t>
      </w:r>
    </w:p>
    <w:p w14:paraId="5C2F956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event</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50)</w:t>
      </w:r>
    </w:p>
    <w:p w14:paraId="28838E4D"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59F6D971"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y is it useful to define a time dimension? If we keep the date of the sales fact as an Oracle date column, it is still just about as painless as ever to ask for holiday versus non-holiday sales. We need to know about the existence of the holiday_map table and how to use it. Suppose we redefine the fact table as follows: </w:t>
      </w:r>
    </w:p>
    <w:p w14:paraId="6E00AA1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sales_fact (</w:t>
      </w:r>
    </w:p>
    <w:p w14:paraId="2A8A906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r w:rsidRPr="0013695E">
        <w:rPr>
          <w:rFonts w:ascii="Arial" w:eastAsia="Times New Roman" w:hAnsi="Arial" w:cs="Arial"/>
          <w:b/>
          <w:bCs/>
          <w:color w:val="FF0000"/>
          <w:szCs w:val="24"/>
          <w:lang w:eastAsia="en-GB"/>
        </w:rPr>
        <w:t>time_key</w:t>
      </w:r>
      <w:r w:rsidRPr="0013695E">
        <w:rPr>
          <w:rFonts w:ascii="Arial" w:eastAsia="Times New Roman" w:hAnsi="Arial" w:cs="Arial"/>
          <w:b/>
          <w:bCs/>
          <w:color w:val="FF0000"/>
          <w:szCs w:val="24"/>
          <w:lang w:eastAsia="en-GB"/>
        </w:rPr>
        <w:tab/>
        <w:t>integer not null references time_dimension</w:t>
      </w:r>
      <w:r w:rsidRPr="0013695E">
        <w:rPr>
          <w:rFonts w:ascii="Arial" w:eastAsia="Times New Roman" w:hAnsi="Arial" w:cs="Arial"/>
          <w:color w:val="FF0000"/>
          <w:szCs w:val="24"/>
          <w:lang w:eastAsia="en-GB"/>
        </w:rPr>
        <w:t>,</w:t>
      </w:r>
    </w:p>
    <w:p w14:paraId="20D34525"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product_id</w:t>
      </w:r>
      <w:r w:rsidRPr="0013695E">
        <w:rPr>
          <w:rFonts w:ascii="Arial" w:eastAsia="Times New Roman" w:hAnsi="Arial" w:cs="Arial"/>
          <w:color w:val="FF0000"/>
          <w:szCs w:val="24"/>
          <w:lang w:eastAsia="en-GB"/>
        </w:rPr>
        <w:tab/>
        <w:t>integer,</w:t>
      </w:r>
    </w:p>
    <w:p w14:paraId="641061F9"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_id</w:t>
      </w:r>
      <w:r w:rsidRPr="0013695E">
        <w:rPr>
          <w:rFonts w:ascii="Arial" w:eastAsia="Times New Roman" w:hAnsi="Arial" w:cs="Arial"/>
          <w:color w:val="FF0000"/>
          <w:szCs w:val="24"/>
          <w:lang w:eastAsia="en-GB"/>
        </w:rPr>
        <w:tab/>
        <w:t>integer,</w:t>
      </w:r>
    </w:p>
    <w:p w14:paraId="638B7CE0"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unit_sales</w:t>
      </w:r>
      <w:r w:rsidRPr="0013695E">
        <w:rPr>
          <w:rFonts w:ascii="Arial" w:eastAsia="Times New Roman" w:hAnsi="Arial" w:cs="Arial"/>
          <w:color w:val="FF0000"/>
          <w:szCs w:val="24"/>
          <w:lang w:eastAsia="en-GB"/>
        </w:rPr>
        <w:tab/>
        <w:t>integer,</w:t>
      </w:r>
    </w:p>
    <w:p w14:paraId="79427B0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ollar_sales</w:t>
      </w:r>
      <w:r w:rsidRPr="0013695E">
        <w:rPr>
          <w:rFonts w:ascii="Arial" w:eastAsia="Times New Roman" w:hAnsi="Arial" w:cs="Arial"/>
          <w:color w:val="FF0000"/>
          <w:szCs w:val="24"/>
          <w:lang w:eastAsia="en-GB"/>
        </w:rPr>
        <w:tab/>
        <w:t>number</w:t>
      </w:r>
    </w:p>
    <w:p w14:paraId="0676E40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1A17DA8F"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stead of storing an Oracle date in the fact table, we're keeping an integer key pointing to an entry in the time dimension. The time dimension stores, for each day, the following information: </w:t>
      </w:r>
    </w:p>
    <w:p w14:paraId="202861E3" w14:textId="77777777" w:rsidR="00176717" w:rsidRPr="0013695E" w:rsidRDefault="00176717" w:rsidP="00176717">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ether or not the day was a holiday </w:t>
      </w:r>
    </w:p>
    <w:p w14:paraId="4840154F" w14:textId="77777777" w:rsidR="00176717" w:rsidRPr="0013695E" w:rsidRDefault="00176717" w:rsidP="00176717">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 xml:space="preserve">into which fiscal period this day fell </w:t>
      </w:r>
    </w:p>
    <w:p w14:paraId="5D7E5B5A" w14:textId="77777777" w:rsidR="00176717" w:rsidRPr="0013695E" w:rsidRDefault="00176717" w:rsidP="00176717">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ether or not the day was part of the "Christmas season" or not </w:t>
      </w:r>
    </w:p>
    <w:p w14:paraId="53837BDD"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f we want a report of sales by season, the query is straightforward: </w:t>
      </w:r>
    </w:p>
    <w:p w14:paraId="7633A3E6"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select td.season, sum(f.dollar_sales)</w:t>
      </w:r>
    </w:p>
    <w:p w14:paraId="3623ADD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from sales_fact f, time_dimension td</w:t>
      </w:r>
    </w:p>
    <w:p w14:paraId="11D19BC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here f.time_key = td.time_key</w:t>
      </w:r>
    </w:p>
    <w:p w14:paraId="3151E66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group by td.season</w:t>
      </w:r>
    </w:p>
    <w:p w14:paraId="2DFFDCD9" w14:textId="77777777" w:rsidR="00176717" w:rsidRPr="0013695E" w:rsidRDefault="00176717" w:rsidP="00176717">
      <w:pPr>
        <w:rPr>
          <w:rFonts w:ascii="Arial" w:eastAsia="Times New Roman" w:hAnsi="Arial" w:cs="Arial"/>
          <w:color w:val="FF0000"/>
          <w:szCs w:val="24"/>
          <w:lang w:eastAsia="en-GB"/>
        </w:rPr>
      </w:pPr>
    </w:p>
    <w:p w14:paraId="4BC840DB"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f we want to get a report of sales by fiscal quarter or sales by day of week, the SQL is structurally identical to the above. If we want to get a report of sales by manufacturer, however, we realize that we need another dimension: </w:t>
      </w:r>
      <w:r w:rsidRPr="0013695E">
        <w:rPr>
          <w:rFonts w:ascii="Arial" w:eastAsia="Times New Roman" w:hAnsi="Arial" w:cs="Arial"/>
          <w:i/>
          <w:iCs/>
          <w:color w:val="FF0000"/>
          <w:szCs w:val="24"/>
          <w:lang w:eastAsia="en-GB"/>
        </w:rPr>
        <w:t>product</w:t>
      </w:r>
      <w:r w:rsidRPr="0013695E">
        <w:rPr>
          <w:rFonts w:ascii="Arial" w:eastAsia="Times New Roman" w:hAnsi="Arial" w:cs="Arial"/>
          <w:color w:val="FF0000"/>
          <w:szCs w:val="24"/>
          <w:lang w:eastAsia="en-GB"/>
        </w:rPr>
        <w:t xml:space="preserve">. Instead of storing the product_id that references the OLTP products table, much better to use a synthetic product key that references a product dimension where data from the OLTP products, product_categories, and manufacturers tables are aggregated. </w:t>
      </w:r>
    </w:p>
    <w:p w14:paraId="5C6CEB19"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Since we are Walmart, a multi-store chain, we will want a </w:t>
      </w:r>
      <w:r w:rsidRPr="0013695E">
        <w:rPr>
          <w:rFonts w:ascii="Arial" w:eastAsia="Times New Roman" w:hAnsi="Arial" w:cs="Arial"/>
          <w:i/>
          <w:iCs/>
          <w:color w:val="FF0000"/>
          <w:szCs w:val="24"/>
          <w:lang w:eastAsia="en-GB"/>
        </w:rPr>
        <w:t>stores</w:t>
      </w:r>
      <w:r w:rsidRPr="0013695E">
        <w:rPr>
          <w:rFonts w:ascii="Arial" w:eastAsia="Times New Roman" w:hAnsi="Arial" w:cs="Arial"/>
          <w:color w:val="FF0000"/>
          <w:szCs w:val="24"/>
          <w:lang w:eastAsia="en-GB"/>
        </w:rPr>
        <w:t xml:space="preserve"> dimension. This table will aggregate information from the stores and cities tables in the OLTP system. Here is how we would define the stores dimension in an Oracle table: </w:t>
      </w:r>
    </w:p>
    <w:p w14:paraId="5983FA3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stores_dimension (</w:t>
      </w:r>
    </w:p>
    <w:p w14:paraId="37240666"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s_ke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primary key,</w:t>
      </w:r>
    </w:p>
    <w:p w14:paraId="7C1643C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nam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7D33297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cit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2ECBBEE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count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5966C48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at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568E8CD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zip_cod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35BE027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te_opened</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w:t>
      </w:r>
    </w:p>
    <w:p w14:paraId="5571CB26"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te_remodeled</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w:t>
      </w:r>
    </w:p>
    <w:p w14:paraId="098B5FED"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small', 'medium', 'large', or 'super'</w:t>
      </w:r>
    </w:p>
    <w:p w14:paraId="42EBC8E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_siz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6A86725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t>
      </w:r>
    </w:p>
    <w:p w14:paraId="42DE9269"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6FA38F32"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This new dimension gives us the opportunity to compare sales for large versus small stores, for new and old ones, and for stores in different regions. We can aggregate sales by geographical region, starting at the state level and drilling down to county, city, or ZIP code. Here is how we'd query for sales by city: </w:t>
      </w:r>
    </w:p>
    <w:p w14:paraId="70B9752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select sd.city, sum(f.dollar_sales)</w:t>
      </w:r>
    </w:p>
    <w:p w14:paraId="15D18E6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from sales_fact f, stores_dimension sd</w:t>
      </w:r>
    </w:p>
    <w:p w14:paraId="234FCDE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here f.stores_key = sd.stores_key</w:t>
      </w:r>
    </w:p>
    <w:p w14:paraId="479B906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group by sd.city</w:t>
      </w:r>
    </w:p>
    <w:p w14:paraId="3600A08E"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Dimensions can be combined. To report sales by city on a quarter-by-quarter basis, we would use the following query: </w:t>
      </w:r>
    </w:p>
    <w:p w14:paraId="511C4432"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select sd.city, </w:t>
      </w:r>
      <w:r w:rsidRPr="0013695E">
        <w:rPr>
          <w:rFonts w:ascii="Arial" w:eastAsia="Times New Roman" w:hAnsi="Arial" w:cs="Arial"/>
          <w:b/>
          <w:bCs/>
          <w:color w:val="FF0000"/>
          <w:szCs w:val="24"/>
          <w:lang w:eastAsia="en-GB"/>
        </w:rPr>
        <w:t>td.fiscal_period</w:t>
      </w:r>
      <w:r w:rsidRPr="0013695E">
        <w:rPr>
          <w:rFonts w:ascii="Arial" w:eastAsia="Times New Roman" w:hAnsi="Arial" w:cs="Arial"/>
          <w:color w:val="FF0000"/>
          <w:szCs w:val="24"/>
          <w:lang w:eastAsia="en-GB"/>
        </w:rPr>
        <w:t>, sum(f.dollar_sales)</w:t>
      </w:r>
    </w:p>
    <w:p w14:paraId="44711F7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from sales_fact f, stores_dimension sd, </w:t>
      </w:r>
      <w:r w:rsidRPr="0013695E">
        <w:rPr>
          <w:rFonts w:ascii="Arial" w:eastAsia="Times New Roman" w:hAnsi="Arial" w:cs="Arial"/>
          <w:b/>
          <w:bCs/>
          <w:color w:val="FF0000"/>
          <w:szCs w:val="24"/>
          <w:lang w:eastAsia="en-GB"/>
        </w:rPr>
        <w:t>time_dimension td</w:t>
      </w:r>
    </w:p>
    <w:p w14:paraId="42D1B269"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here f.stores_key = sd.stores_key</w:t>
      </w:r>
    </w:p>
    <w:p w14:paraId="01B6423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b/>
          <w:bCs/>
          <w:color w:val="FF0000"/>
          <w:szCs w:val="24"/>
          <w:lang w:eastAsia="en-GB"/>
        </w:rPr>
        <w:t>and f.time_key = td.time_key</w:t>
      </w:r>
    </w:p>
    <w:p w14:paraId="4817B45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b/>
          <w:bCs/>
          <w:color w:val="FF0000"/>
          <w:szCs w:val="24"/>
          <w:lang w:eastAsia="en-GB"/>
        </w:rPr>
      </w:pPr>
      <w:r w:rsidRPr="0013695E">
        <w:rPr>
          <w:rFonts w:ascii="Arial" w:eastAsia="Times New Roman" w:hAnsi="Arial" w:cs="Arial"/>
          <w:color w:val="FF0000"/>
          <w:szCs w:val="24"/>
          <w:lang w:eastAsia="en-GB"/>
        </w:rPr>
        <w:t xml:space="preserve">group by sd.stores_key, </w:t>
      </w:r>
      <w:r w:rsidRPr="0013695E">
        <w:rPr>
          <w:rFonts w:ascii="Arial" w:eastAsia="Times New Roman" w:hAnsi="Arial" w:cs="Arial"/>
          <w:b/>
          <w:bCs/>
          <w:color w:val="FF0000"/>
          <w:szCs w:val="24"/>
          <w:lang w:eastAsia="en-GB"/>
        </w:rPr>
        <w:t>td.fiscal_period</w:t>
      </w:r>
    </w:p>
    <w:p w14:paraId="4BDDA181" w14:textId="77777777" w:rsidR="00176717" w:rsidRPr="0013695E" w:rsidRDefault="00176717" w:rsidP="00297F9B"/>
    <w:p w14:paraId="7AA5C771" w14:textId="77777777" w:rsidR="00297F9B" w:rsidRPr="00FB262C" w:rsidRDefault="00297F9B" w:rsidP="00621A9D">
      <w:pPr>
        <w:pStyle w:val="Heading2"/>
      </w:pPr>
      <w:bookmarkStart w:id="18" w:name="_Toc409597409"/>
      <w:r w:rsidRPr="0013695E">
        <w:t>3.4 The</w:t>
      </w:r>
      <w:r>
        <w:t xml:space="preserve"> extension of one of the star schemas into a snowflake schema.</w:t>
      </w:r>
      <w:bookmarkEnd w:id="18"/>
    </w:p>
    <w:p w14:paraId="5F1FECFD" w14:textId="02959737" w:rsidR="00A958D4" w:rsidRPr="00550EA8" w:rsidRDefault="00550EA8" w:rsidP="00737FBD">
      <w:pPr>
        <w:spacing w:after="0" w:line="240" w:lineRule="auto"/>
        <w:rPr>
          <w:rStyle w:val="SubtleEmphasis"/>
          <w:i w:val="0"/>
          <w:color w:val="FF0000"/>
        </w:rPr>
      </w:pPr>
      <w:r w:rsidRPr="00550EA8">
        <w:rPr>
          <w:rStyle w:val="SubtleEmphasis"/>
          <w:i w:val="0"/>
          <w:color w:val="FF0000"/>
          <w:highlight w:val="yellow"/>
        </w:rPr>
        <w:t>???</w:t>
      </w:r>
    </w:p>
    <w:p w14:paraId="66D39ED8" w14:textId="1364A275" w:rsidR="00A958D4" w:rsidRPr="000143D5" w:rsidRDefault="00DF7F82" w:rsidP="000143D5">
      <w:pPr>
        <w:pStyle w:val="Heading1"/>
        <w:rPr>
          <w:iCs/>
        </w:rPr>
      </w:pPr>
      <w:bookmarkStart w:id="19" w:name="_Toc409597410"/>
      <w:r>
        <w:rPr>
          <w:iCs/>
        </w:rPr>
        <w:t xml:space="preserve">4. </w:t>
      </w:r>
      <w:r w:rsidR="00A958D4" w:rsidRPr="000143D5">
        <w:rPr>
          <w:iCs/>
        </w:rPr>
        <w:t>ETL process</w:t>
      </w:r>
      <w:bookmarkEnd w:id="19"/>
    </w:p>
    <w:p w14:paraId="2CA310DE" w14:textId="19909152" w:rsidR="00621A9D" w:rsidRPr="00621A9D" w:rsidRDefault="00621A9D" w:rsidP="00621A9D">
      <w:pPr>
        <w:pStyle w:val="Heading2"/>
        <w:rPr>
          <w:rStyle w:val="SubtleEmphasis"/>
          <w:i w:val="0"/>
          <w:iCs w:val="0"/>
          <w:color w:val="000000"/>
        </w:rPr>
      </w:pPr>
      <w:bookmarkStart w:id="20" w:name="_Toc409597411"/>
      <w:r w:rsidRPr="00621A9D">
        <w:rPr>
          <w:rStyle w:val="SubtleEmphasis"/>
          <w:i w:val="0"/>
          <w:iCs w:val="0"/>
          <w:color w:val="000000"/>
        </w:rPr>
        <w:t>Data Extraction, Transformation and Loading (ETL)</w:t>
      </w:r>
      <w:bookmarkEnd w:id="20"/>
    </w:p>
    <w:p w14:paraId="25AAD4D0" w14:textId="77777777" w:rsidR="00621A9D" w:rsidRDefault="00621A9D" w:rsidP="00621A9D">
      <w:pPr>
        <w:spacing w:after="80"/>
        <w:jc w:val="both"/>
        <w:rPr>
          <w:rFonts w:cs="Arial"/>
        </w:rPr>
      </w:pPr>
      <w:r w:rsidRPr="00621A9D">
        <w:rPr>
          <w:rFonts w:cs="Arial"/>
        </w:rPr>
        <w:t xml:space="preserve">According to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G. Goos et all., (2003)</w:t>
      </w:r>
      <w:r w:rsidRPr="00621A9D">
        <w:rPr>
          <w:rFonts w:cs="Arial"/>
        </w:rPr>
        <w:fldChar w:fldCharType="end"/>
      </w:r>
      <w:r w:rsidRPr="00621A9D">
        <w:rPr>
          <w:rFonts w:cs="Arial"/>
        </w:rPr>
        <w:t xml:space="preserve"> Data Warehouse  (DWs) purpose is to process and facilitate decision making processes. Therefore, the Extraction-Transformation-Loading (ELT) functionality is important to facilitate any query within complex computer systems. ETL processes are liable to extract data from operational data sources, transformation of these data, including normalization, and loading clean data back to DWs. That process is crucial component of DWs data flow as incorrect or misinterpreted data will lead to the inaccurate business decision, therefore data quality must be observed at its early stage of loading.  The design of ETL processes structured in 6 tasks:</w:t>
      </w:r>
    </w:p>
    <w:p w14:paraId="6821F388" w14:textId="77777777" w:rsidR="00B73B2A" w:rsidRPr="00621A9D" w:rsidRDefault="00B73B2A" w:rsidP="00621A9D">
      <w:pPr>
        <w:spacing w:after="80"/>
        <w:jc w:val="both"/>
        <w:rPr>
          <w:rFonts w:cs="Arial"/>
        </w:rPr>
      </w:pPr>
    </w:p>
    <w:p w14:paraId="05450B00"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 xml:space="preserve">SOURCE EXTRACTION </w:t>
      </w:r>
    </w:p>
    <w:p w14:paraId="44C3B0C1" w14:textId="77777777" w:rsidR="00621A9D" w:rsidRPr="00621A9D" w:rsidRDefault="00621A9D" w:rsidP="00621A9D">
      <w:pPr>
        <w:pStyle w:val="ListParagraph"/>
        <w:spacing w:after="80"/>
        <w:jc w:val="both"/>
        <w:rPr>
          <w:rFonts w:cs="Arial"/>
        </w:rPr>
      </w:pPr>
      <w:r w:rsidRPr="00621A9D">
        <w:rPr>
          <w:rFonts w:cs="Arial"/>
        </w:rPr>
        <w:t>Includes extraction of data from many operational systems. To obtain desired dataset more data might be extracted, the size of it depends on actual system and business requirements.</w:t>
      </w:r>
    </w:p>
    <w:p w14:paraId="2260A6F8" w14:textId="77777777" w:rsidR="00621A9D" w:rsidRPr="00621A9D" w:rsidRDefault="00621A9D" w:rsidP="00621A9D">
      <w:pPr>
        <w:pStyle w:val="ListParagraph"/>
        <w:spacing w:after="80"/>
        <w:jc w:val="both"/>
        <w:rPr>
          <w:rFonts w:cs="Arial"/>
          <w:b/>
        </w:rPr>
      </w:pPr>
    </w:p>
    <w:p w14:paraId="70F23D2D"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TRANSFORM THE SOURCES</w:t>
      </w:r>
    </w:p>
    <w:p w14:paraId="1821D352" w14:textId="77777777" w:rsidR="00621A9D" w:rsidRPr="00621A9D" w:rsidRDefault="00621A9D" w:rsidP="00621A9D">
      <w:pPr>
        <w:pStyle w:val="ListParagraph"/>
        <w:spacing w:after="80"/>
        <w:jc w:val="both"/>
        <w:rPr>
          <w:rFonts w:cs="Arial"/>
        </w:rPr>
      </w:pPr>
      <w:r w:rsidRPr="00621A9D">
        <w:rPr>
          <w:rFonts w:cs="Arial"/>
        </w:rPr>
        <w:t>Includes processes of filtering to required dataset. The filtering tasks will include calculating values originated values, converting between different data formats and codes, sequence numbers automatic generation, elimination of duplicates and eliminating unwanted information. The most complex and time-consuming transformations are Multistage Data Transformation and Pipelined Data Transformation.</w:t>
      </w:r>
    </w:p>
    <w:p w14:paraId="0558A4FA" w14:textId="77777777" w:rsidR="00621A9D" w:rsidRPr="00621A9D" w:rsidRDefault="00621A9D" w:rsidP="00621A9D">
      <w:pPr>
        <w:spacing w:after="80"/>
        <w:jc w:val="both"/>
        <w:rPr>
          <w:rFonts w:cs="Arial"/>
          <w:b/>
        </w:rPr>
      </w:pPr>
    </w:p>
    <w:p w14:paraId="34BDBC80"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lang w:val="en-US"/>
        </w:rPr>
        <w:t>JOIN THE SOURCES</w:t>
      </w:r>
    </w:p>
    <w:p w14:paraId="6DF53E62" w14:textId="77777777" w:rsidR="00621A9D" w:rsidRPr="00621A9D" w:rsidRDefault="00621A9D" w:rsidP="00621A9D">
      <w:pPr>
        <w:pStyle w:val="ListParagraph"/>
        <w:spacing w:after="80"/>
        <w:jc w:val="both"/>
        <w:rPr>
          <w:rFonts w:cs="Arial"/>
          <w:lang w:val="en-US"/>
        </w:rPr>
      </w:pPr>
      <w:r w:rsidRPr="00621A9D">
        <w:rPr>
          <w:rFonts w:cs="Arial"/>
          <w:lang w:val="en-US"/>
        </w:rPr>
        <w:lastRenderedPageBreak/>
        <w:t>Includes merging different operational sources for unique data loading.</w:t>
      </w:r>
    </w:p>
    <w:p w14:paraId="7467252B" w14:textId="77777777" w:rsidR="00621A9D" w:rsidRPr="00621A9D" w:rsidRDefault="00621A9D" w:rsidP="00621A9D">
      <w:pPr>
        <w:pStyle w:val="ListParagraph"/>
        <w:spacing w:after="80"/>
        <w:jc w:val="both"/>
        <w:rPr>
          <w:rFonts w:cs="Arial"/>
        </w:rPr>
      </w:pPr>
    </w:p>
    <w:p w14:paraId="3409CE4B"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SELECT TARGET TO LOAD</w:t>
      </w:r>
    </w:p>
    <w:p w14:paraId="773BEDD5" w14:textId="77777777" w:rsidR="00621A9D" w:rsidRPr="00621A9D" w:rsidRDefault="00621A9D" w:rsidP="00621A9D">
      <w:pPr>
        <w:pStyle w:val="ListParagraph"/>
        <w:spacing w:after="80"/>
        <w:jc w:val="both"/>
        <w:rPr>
          <w:rFonts w:cs="Arial"/>
        </w:rPr>
      </w:pPr>
      <w:r w:rsidRPr="00621A9D">
        <w:rPr>
          <w:rFonts w:cs="Arial"/>
        </w:rPr>
        <w:t>Includes selection process of the target that must be loaded into the system.</w:t>
      </w:r>
    </w:p>
    <w:p w14:paraId="511FF55F" w14:textId="77777777" w:rsidR="00621A9D" w:rsidRPr="00621A9D" w:rsidRDefault="00621A9D" w:rsidP="00621A9D">
      <w:pPr>
        <w:spacing w:after="80"/>
        <w:jc w:val="both"/>
        <w:rPr>
          <w:rFonts w:cs="Arial"/>
          <w:b/>
        </w:rPr>
      </w:pPr>
    </w:p>
    <w:p w14:paraId="5215140E"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MAP SOURCE ATTRIBUTES TO TARGET ATTRIBUTES</w:t>
      </w:r>
    </w:p>
    <w:p w14:paraId="0DAF2F10" w14:textId="77777777" w:rsidR="00621A9D" w:rsidRPr="00621A9D" w:rsidRDefault="00621A9D" w:rsidP="00621A9D">
      <w:pPr>
        <w:pStyle w:val="ListParagraph"/>
        <w:spacing w:after="80"/>
        <w:jc w:val="both"/>
        <w:rPr>
          <w:rFonts w:cs="Arial"/>
        </w:rPr>
      </w:pPr>
      <w:r w:rsidRPr="00621A9D">
        <w:rPr>
          <w:rFonts w:cs="Arial"/>
        </w:rPr>
        <w:t>Includes mapping process of extracted attributes to the corresponding target elements.</w:t>
      </w:r>
    </w:p>
    <w:p w14:paraId="14AD215A" w14:textId="77777777" w:rsidR="00621A9D" w:rsidRPr="00621A9D" w:rsidRDefault="00621A9D" w:rsidP="00621A9D">
      <w:pPr>
        <w:spacing w:after="80"/>
        <w:jc w:val="both"/>
        <w:rPr>
          <w:rFonts w:cs="Arial"/>
          <w:b/>
        </w:rPr>
      </w:pPr>
    </w:p>
    <w:p w14:paraId="50E5376F"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DATA LOAD</w:t>
      </w:r>
    </w:p>
    <w:p w14:paraId="050C693E" w14:textId="2CDF06B4" w:rsidR="00621A9D" w:rsidRDefault="00621A9D" w:rsidP="00621A9D">
      <w:pPr>
        <w:pStyle w:val="ListParagraph"/>
        <w:spacing w:after="80"/>
        <w:jc w:val="both"/>
        <w:rPr>
          <w:rFonts w:cs="Arial"/>
        </w:rPr>
      </w:pPr>
      <w:r w:rsidRPr="00621A9D">
        <w:rPr>
          <w:rFonts w:cs="Arial"/>
        </w:rPr>
        <w:t>Incudes upload of transformed data into DWs.</w:t>
      </w:r>
    </w:p>
    <w:p w14:paraId="51EB5DCA" w14:textId="77777777" w:rsidR="00B73B2A" w:rsidRPr="00B73B2A" w:rsidRDefault="00B73B2A" w:rsidP="00B73B2A">
      <w:pPr>
        <w:spacing w:after="80"/>
        <w:jc w:val="both"/>
        <w:rPr>
          <w:rFonts w:cs="Arial"/>
          <w:b/>
        </w:rPr>
      </w:pPr>
      <w:bookmarkStart w:id="21" w:name="_GoBack"/>
      <w:bookmarkEnd w:id="21"/>
    </w:p>
    <w:p w14:paraId="494A7A17" w14:textId="57A26F46" w:rsidR="00621A9D" w:rsidRPr="00621A9D" w:rsidRDefault="00621A9D" w:rsidP="00621A9D">
      <w:pPr>
        <w:spacing w:after="80"/>
        <w:jc w:val="both"/>
        <w:rPr>
          <w:rFonts w:eastAsiaTheme="minorEastAsia" w:cs="Arial"/>
          <w:lang w:val="en-US"/>
        </w:rPr>
      </w:pPr>
      <w:r w:rsidRPr="00621A9D">
        <w:rPr>
          <w:rFonts w:cs="Arial"/>
        </w:rPr>
        <w:t xml:space="preserve">The vital stage of ELT process is data cleaning with identifying and eliminating errors and data discrepancies in order to increase data quality.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According to Goos G, Hartmanis (2003)</w:t>
      </w:r>
      <w:r w:rsidRPr="00621A9D">
        <w:rPr>
          <w:rFonts w:cs="Arial"/>
        </w:rPr>
        <w:fldChar w:fldCharType="end"/>
      </w:r>
      <w:r w:rsidRPr="00621A9D">
        <w:rPr>
          <w:rFonts w:cs="Arial"/>
        </w:rPr>
        <w:t xml:space="preserve"> “</w:t>
      </w:r>
      <w:r w:rsidRPr="00621A9D">
        <w:rPr>
          <w:rFonts w:eastAsiaTheme="minorEastAsia" w:cs="Arial"/>
          <w:lang w:val="en-US"/>
        </w:rPr>
        <w:t>Data quality problems are very significant: it has been estimated that poor quality customer data cost U.S. businesses $611 billion a year in postage, printing, and staff overhead.” Therefore the conceptual modeling of ETL processes is beneficial for running and maintaining Data Warehouse.</w:t>
      </w:r>
    </w:p>
    <w:p w14:paraId="4ED9A2E6" w14:textId="26505492" w:rsidR="00621A9D" w:rsidRPr="00621A9D" w:rsidRDefault="00621A9D" w:rsidP="00621A9D">
      <w:pPr>
        <w:pStyle w:val="Heading2"/>
        <w:rPr>
          <w:sz w:val="22"/>
          <w:szCs w:val="22"/>
          <w:lang w:val="en-US"/>
        </w:rPr>
      </w:pPr>
      <w:bookmarkStart w:id="22" w:name="_Toc409597412"/>
      <w:r w:rsidRPr="00621A9D">
        <w:rPr>
          <w:lang w:val="en-US"/>
        </w:rPr>
        <w:t>Extraction Methods in DWs</w:t>
      </w:r>
      <w:bookmarkEnd w:id="22"/>
    </w:p>
    <w:p w14:paraId="360EA265" w14:textId="376B9718"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extraction method depends on the source system, warehouse environment and business needs, and this influences the data source, the transportation process and the time need it to update Warehouse. Generally speaking the data for extraction might be badly documented and therefore extraction will be acquired several times. The source system cannot be modified to accommodate needs of the data warehouse extraction processes; therefore two types of extraction identified such as Logical and Physical. </w:t>
      </w:r>
    </w:p>
    <w:p w14:paraId="39354C4B" w14:textId="35903CED"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Logical extraction</w:t>
      </w:r>
      <w:r w:rsidRPr="00621A9D">
        <w:rPr>
          <w:rFonts w:eastAsiaTheme="minorEastAsia" w:cs="Arial"/>
          <w:color w:val="1A1A1A"/>
          <w:lang w:val="en-US"/>
        </w:rPr>
        <w:t xml:space="preserve"> method used when there is no possibility to add additional logic to the source systems to improve its performance. There are two types of logical extraction:</w:t>
      </w:r>
    </w:p>
    <w:p w14:paraId="4CBCB39C" w14:textId="77777777" w:rsidR="00621A9D" w:rsidRPr="00621A9D" w:rsidRDefault="00621A9D" w:rsidP="00621A9D">
      <w:pPr>
        <w:pStyle w:val="ListParagraph"/>
        <w:widowControl w:val="0"/>
        <w:numPr>
          <w:ilvl w:val="0"/>
          <w:numId w:val="3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ull Extraction</w:t>
      </w:r>
      <w:r w:rsidRPr="00621A9D">
        <w:rPr>
          <w:rFonts w:eastAsiaTheme="minorEastAsia" w:cs="Arial"/>
          <w:color w:val="1A1A1A"/>
          <w:lang w:val="en-US"/>
        </w:rPr>
        <w:t xml:space="preserve"> exports currently available data on the source system. An example for a full extraction may be an export file of a distinct table or a remote SQL statement scanning the complete source table.</w:t>
      </w:r>
    </w:p>
    <w:p w14:paraId="7E4343C1" w14:textId="77777777" w:rsidR="00621A9D" w:rsidRPr="00621A9D" w:rsidRDefault="00621A9D" w:rsidP="00621A9D">
      <w:pPr>
        <w:pStyle w:val="ListParagraph"/>
        <w:widowControl w:val="0"/>
        <w:autoSpaceDE w:val="0"/>
        <w:autoSpaceDN w:val="0"/>
        <w:adjustRightInd w:val="0"/>
        <w:spacing w:after="80"/>
        <w:jc w:val="both"/>
        <w:rPr>
          <w:rFonts w:eastAsiaTheme="minorEastAsia" w:cs="Arial"/>
          <w:color w:val="1A1A1A"/>
          <w:lang w:val="en-US"/>
        </w:rPr>
      </w:pPr>
    </w:p>
    <w:p w14:paraId="758B4C61" w14:textId="77777777" w:rsidR="00621A9D" w:rsidRPr="00621A9D" w:rsidRDefault="00621A9D" w:rsidP="00621A9D">
      <w:pPr>
        <w:pStyle w:val="ListParagraph"/>
        <w:widowControl w:val="0"/>
        <w:numPr>
          <w:ilvl w:val="0"/>
          <w:numId w:val="3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Incremental Extraction </w:t>
      </w:r>
      <w:r w:rsidRPr="00621A9D">
        <w:rPr>
          <w:rFonts w:eastAsiaTheme="minorEastAsia" w:cs="Arial"/>
          <w:color w:val="1A1A1A"/>
          <w:lang w:val="en-US"/>
        </w:rPr>
        <w:t>exports data that has been changed since specific time event. This information can be recorded by source system reflecting to the date stamps or by change- capture mechanism. Instead of exporting entire tables it captures and exports only areas with latest implementation. This method is particularly useful on big chunks of data.</w:t>
      </w:r>
    </w:p>
    <w:p w14:paraId="5E964151" w14:textId="77777777"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p>
    <w:p w14:paraId="5A0AF03C" w14:textId="6345EA74" w:rsidR="00621A9D" w:rsidRPr="00621A9D" w:rsidRDefault="00621A9D" w:rsidP="00621A9D">
      <w:pPr>
        <w:widowControl w:val="0"/>
        <w:tabs>
          <w:tab w:val="right" w:pos="8300"/>
        </w:tabs>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 xml:space="preserve">Physical Extraction </w:t>
      </w:r>
      <w:r w:rsidRPr="00621A9D">
        <w:rPr>
          <w:rFonts w:eastAsiaTheme="minorEastAsia" w:cs="Arial"/>
          <w:color w:val="1A1A1A"/>
          <w:lang w:val="en-US"/>
        </w:rPr>
        <w:t>method depends what logical extraction method was applied, also on the source system effectiveness and limitations. There are two mechanisms of physical extraction online from the source system or from offline structure.</w:t>
      </w:r>
    </w:p>
    <w:p w14:paraId="70AF1CC3" w14:textId="77777777" w:rsidR="00621A9D" w:rsidRPr="00621A9D" w:rsidRDefault="00621A9D" w:rsidP="00621A9D">
      <w:pPr>
        <w:pStyle w:val="ListParagraph"/>
        <w:widowControl w:val="0"/>
        <w:numPr>
          <w:ilvl w:val="0"/>
          <w:numId w:val="3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nline extraction </w:t>
      </w:r>
      <w:r w:rsidRPr="00621A9D">
        <w:rPr>
          <w:rFonts w:eastAsiaTheme="minorEastAsia" w:cs="Arial"/>
          <w:color w:val="1A1A1A"/>
          <w:lang w:val="en-US"/>
        </w:rPr>
        <w:t>exports data from the source system or from the intermediate system that stores data in log format. The extracted information must be determined whether it is extracted from the original entity or prepared entity.</w:t>
      </w:r>
    </w:p>
    <w:p w14:paraId="08EF656C" w14:textId="77777777" w:rsidR="00621A9D" w:rsidRPr="00621A9D" w:rsidRDefault="00621A9D" w:rsidP="00621A9D">
      <w:pPr>
        <w:pStyle w:val="ListParagraph"/>
        <w:widowControl w:val="0"/>
        <w:tabs>
          <w:tab w:val="right" w:pos="8300"/>
        </w:tabs>
        <w:autoSpaceDE w:val="0"/>
        <w:autoSpaceDN w:val="0"/>
        <w:adjustRightInd w:val="0"/>
        <w:spacing w:after="80"/>
        <w:jc w:val="both"/>
        <w:rPr>
          <w:rFonts w:eastAsiaTheme="minorEastAsia" w:cs="Arial"/>
          <w:color w:val="1A1A1A"/>
          <w:lang w:val="en-US"/>
        </w:rPr>
      </w:pPr>
    </w:p>
    <w:p w14:paraId="63128805" w14:textId="77777777" w:rsidR="00621A9D" w:rsidRPr="00621A9D" w:rsidRDefault="00621A9D" w:rsidP="00621A9D">
      <w:pPr>
        <w:pStyle w:val="ListParagraph"/>
        <w:widowControl w:val="0"/>
        <w:numPr>
          <w:ilvl w:val="0"/>
          <w:numId w:val="3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ffline extraction </w:t>
      </w:r>
      <w:r w:rsidRPr="00621A9D">
        <w:rPr>
          <w:rFonts w:eastAsiaTheme="minorEastAsia" w:cs="Arial"/>
          <w:color w:val="1A1A1A"/>
          <w:lang w:val="en-US"/>
        </w:rPr>
        <w:t>exports data outside of original data source system. This data available in redo logs, archive logs or transportable table-spaces or was created by previous extraction routine. There are several structures to be aware of:</w:t>
      </w:r>
    </w:p>
    <w:p w14:paraId="58F912F6" w14:textId="77777777" w:rsidR="00621A9D" w:rsidRPr="00621A9D" w:rsidRDefault="00621A9D" w:rsidP="00621A9D">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lat files</w:t>
      </w:r>
      <w:r w:rsidRPr="00621A9D">
        <w:rPr>
          <w:rFonts w:ascii="MS Gothic" w:eastAsia="MS Gothic" w:hAnsi="MS Gothic" w:cs="MS Gothic" w:hint="eastAsia"/>
          <w:color w:val="1A1A1A"/>
          <w:lang w:val="en-US"/>
        </w:rPr>
        <w:t> </w:t>
      </w:r>
      <w:r w:rsidRPr="00621A9D">
        <w:rPr>
          <w:rFonts w:eastAsiaTheme="minorEastAsia" w:cs="Arial"/>
          <w:color w:val="1A1A1A"/>
          <w:lang w:val="en-US"/>
        </w:rPr>
        <w:t xml:space="preserve">(contains generic format of outlined data, requires additional information </w:t>
      </w:r>
      <w:r w:rsidRPr="00621A9D">
        <w:rPr>
          <w:rFonts w:eastAsiaTheme="minorEastAsia" w:cs="Arial"/>
          <w:color w:val="1A1A1A"/>
          <w:lang w:val="en-US"/>
        </w:rPr>
        <w:lastRenderedPageBreak/>
        <w:t>for further managing),</w:t>
      </w:r>
    </w:p>
    <w:p w14:paraId="66595DD4" w14:textId="77777777" w:rsidR="00621A9D" w:rsidRPr="00621A9D" w:rsidRDefault="00621A9D" w:rsidP="00621A9D">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Dump </w:t>
      </w:r>
      <w:r w:rsidRPr="00621A9D">
        <w:rPr>
          <w:rFonts w:eastAsiaTheme="minorEastAsia" w:cs="Arial"/>
          <w:color w:val="1A1A1A"/>
          <w:lang w:val="en-US"/>
        </w:rPr>
        <w:t>files (Oracle distinct files, outlined data might be not present),</w:t>
      </w:r>
    </w:p>
    <w:p w14:paraId="26B731EC" w14:textId="77777777" w:rsidR="00FA0BCF" w:rsidRDefault="00621A9D" w:rsidP="00FA0BCF">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Redo and archive logs </w:t>
      </w:r>
      <w:r w:rsidRPr="00621A9D">
        <w:rPr>
          <w:rFonts w:eastAsiaTheme="minorEastAsia" w:cs="Arial"/>
          <w:color w:val="1A1A1A"/>
          <w:lang w:val="en-US"/>
        </w:rPr>
        <w:t>(information stored in additional dump file),</w:t>
      </w:r>
    </w:p>
    <w:p w14:paraId="53A9E2B8" w14:textId="5D03034C" w:rsidR="00621A9D" w:rsidRPr="00FA0BCF" w:rsidRDefault="00621A9D" w:rsidP="00FA0BCF">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FA0BCF">
        <w:rPr>
          <w:rFonts w:eastAsiaTheme="minorEastAsia" w:cs="Arial"/>
          <w:b/>
          <w:color w:val="1A1A1A"/>
          <w:lang w:val="en-US"/>
        </w:rPr>
        <w:t xml:space="preserve">Transportable table-spaces </w:t>
      </w:r>
      <w:r w:rsidRPr="00FA0BCF">
        <w:rPr>
          <w:rFonts w:eastAsiaTheme="minorEastAsia" w:cs="Arial"/>
          <w:color w:val="1A1A1A"/>
          <w:lang w:val="en-US"/>
        </w:rPr>
        <w:t>(used to extract and transport large volumes of data</w:t>
      </w:r>
      <w:r w:rsidR="00FA0BCF" w:rsidRPr="00FA0BCF">
        <w:rPr>
          <w:rFonts w:eastAsiaTheme="minorEastAsia" w:cs="Arial"/>
          <w:color w:val="1A1A1A"/>
          <w:lang w:val="en-US"/>
        </w:rPr>
        <w:t xml:space="preserve"> </w:t>
      </w:r>
      <w:r w:rsidRPr="00FA0BCF">
        <w:rPr>
          <w:rFonts w:eastAsiaTheme="minorEastAsia" w:cs="Arial"/>
          <w:color w:val="1A1A1A"/>
          <w:lang w:val="en-US"/>
        </w:rPr>
        <w:t xml:space="preserve">between Oracle databases), </w:t>
      </w:r>
      <w:r w:rsidRPr="00FA0BCF">
        <w:rPr>
          <w:rFonts w:eastAsiaTheme="minorEastAsia" w:cs="Arial"/>
          <w:color w:val="1A1A1A"/>
          <w:lang w:val="en-US"/>
        </w:rPr>
        <w:fldChar w:fldCharType="begin" w:fldLock="1"/>
      </w:r>
      <w:r w:rsidRPr="00FA0BCF">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 "properties" : { "noteIndex" : 0 }, "schema" : "https://github.com/citation-style-language/schema/raw/master/csl-citation.json" }</w:instrText>
      </w:r>
      <w:r w:rsidRPr="00FA0BCF">
        <w:rPr>
          <w:rFonts w:eastAsiaTheme="minorEastAsia" w:cs="Arial"/>
          <w:color w:val="1A1A1A"/>
          <w:lang w:val="en-US"/>
        </w:rPr>
        <w:fldChar w:fldCharType="separate"/>
      </w:r>
      <w:r w:rsidRPr="00FA0BCF">
        <w:rPr>
          <w:rFonts w:eastAsiaTheme="minorEastAsia" w:cs="Arial"/>
          <w:noProof/>
          <w:color w:val="1A1A1A"/>
          <w:lang w:val="en-US"/>
        </w:rPr>
        <w:t>(Oracle, 2014)</w:t>
      </w:r>
      <w:r w:rsidRPr="00FA0BCF">
        <w:rPr>
          <w:rFonts w:eastAsiaTheme="minorEastAsia" w:cs="Arial"/>
          <w:color w:val="1A1A1A"/>
          <w:lang w:val="en-US"/>
        </w:rPr>
        <w:fldChar w:fldCharType="end"/>
      </w:r>
      <w:r w:rsidRPr="00FA0BCF">
        <w:rPr>
          <w:rFonts w:eastAsiaTheme="minorEastAsia" w:cs="Arial"/>
          <w:color w:val="1A1A1A"/>
          <w:lang w:val="en-US"/>
        </w:rPr>
        <w:t xml:space="preserve">.  </w:t>
      </w:r>
    </w:p>
    <w:p w14:paraId="5340AFED" w14:textId="16B90D11" w:rsidR="00A958D4" w:rsidRDefault="00DF7F82" w:rsidP="000143D5">
      <w:pPr>
        <w:pStyle w:val="Heading1"/>
      </w:pPr>
      <w:bookmarkStart w:id="23" w:name="_Toc409597413"/>
      <w:r>
        <w:t xml:space="preserve">5. </w:t>
      </w:r>
      <w:r w:rsidR="000143D5" w:rsidRPr="000143D5">
        <w:t>O</w:t>
      </w:r>
      <w:r w:rsidR="000143D5">
        <w:t>LAP</w:t>
      </w:r>
      <w:bookmarkEnd w:id="23"/>
    </w:p>
    <w:p w14:paraId="159A2A39" w14:textId="22BB8919" w:rsidR="00794B91" w:rsidRDefault="00794B91" w:rsidP="00794B91">
      <w:pPr>
        <w:jc w:val="both"/>
      </w:pPr>
      <w:r w:rsidRPr="00794B91">
        <w:t xml:space="preserve">To analyse </w:t>
      </w:r>
      <w:r>
        <w:t>Middlesex University’s</w:t>
      </w:r>
      <w:r w:rsidRPr="00794B91">
        <w:t xml:space="preserve"> data mart and the information held within </w:t>
      </w:r>
      <w:r>
        <w:t>the team has chosen to use O</w:t>
      </w:r>
      <w:r w:rsidRPr="00794B91">
        <w:t xml:space="preserve">nline </w:t>
      </w:r>
      <w:r>
        <w:t>A</w:t>
      </w:r>
      <w:r w:rsidRPr="00794B91">
        <w:t xml:space="preserve">nalytical </w:t>
      </w:r>
      <w:r>
        <w:t>P</w:t>
      </w:r>
      <w:r w:rsidRPr="00794B91">
        <w:t>rocessing</w:t>
      </w:r>
      <w:r>
        <w:t xml:space="preserve"> (OLAP) technology</w:t>
      </w:r>
      <w:r w:rsidRPr="00794B91">
        <w:t xml:space="preserve">, </w:t>
      </w:r>
      <w:r>
        <w:t>this</w:t>
      </w:r>
      <w:r w:rsidRPr="00794B91">
        <w:t xml:space="preserve"> technology allows the university to run queries on the data that would normally take far too long to run manually and be too complex. </w:t>
      </w:r>
      <w:r>
        <w:t xml:space="preserve">In addition, </w:t>
      </w:r>
      <w:r w:rsidRPr="00794B91">
        <w:t xml:space="preserve">the university </w:t>
      </w:r>
      <w:r>
        <w:t xml:space="preserve">will also be able </w:t>
      </w:r>
      <w:r w:rsidRPr="00794B91">
        <w:t>to gather information that can be utilized in strategic planning, answering various questions and business problems.</w:t>
      </w:r>
    </w:p>
    <w:p w14:paraId="79CA0E07" w14:textId="28E6DC69" w:rsidR="00794B91" w:rsidRDefault="00794B91" w:rsidP="00794B91">
      <w:pPr>
        <w:jc w:val="both"/>
      </w:pPr>
      <w:r w:rsidRPr="00794B91">
        <w:t xml:space="preserve">OLAP </w:t>
      </w:r>
      <w:r>
        <w:t xml:space="preserve">is also referred as “Data Cube” and </w:t>
      </w:r>
      <w:r w:rsidRPr="00794B91">
        <w:t>allows access to older and current data so that users can execute analytical queries. OLAP cubes normally have 3 visual dimensions, but</w:t>
      </w:r>
      <w:r>
        <w:t xml:space="preserve"> in theory there isn’t any official limit of dimensions</w:t>
      </w:r>
      <w:r w:rsidRPr="00794B91">
        <w:t xml:space="preserve">. </w:t>
      </w:r>
      <w:r w:rsidR="00802240">
        <w:t>OLAP’s approach</w:t>
      </w:r>
      <w:r w:rsidRPr="00794B91">
        <w:t xml:space="preserve"> main focus is acquiring, consolidating, and condense the enormous amount of data records that are produces. </w:t>
      </w:r>
      <w:r w:rsidR="00802240">
        <w:t xml:space="preserve">There are many </w:t>
      </w:r>
      <w:r w:rsidRPr="00794B91">
        <w:t xml:space="preserve">different types of operations that will </w:t>
      </w:r>
      <w:r w:rsidR="00802240">
        <w:t xml:space="preserve">be </w:t>
      </w:r>
      <w:r w:rsidRPr="00794B91">
        <w:t>cover</w:t>
      </w:r>
      <w:r w:rsidR="00802240">
        <w:t>ed</w:t>
      </w:r>
      <w:r w:rsidRPr="00794B91">
        <w:t xml:space="preserve"> in the next few paragraphs that allow the technology to analyse the data, </w:t>
      </w:r>
      <w:r w:rsidR="00802240">
        <w:t xml:space="preserve">and </w:t>
      </w:r>
      <w:r w:rsidRPr="00794B91">
        <w:t>then organizes the data in user-friendly graphical representations so that it can be easily understood.</w:t>
      </w:r>
    </w:p>
    <w:p w14:paraId="61022ABB" w14:textId="2B2E2466" w:rsidR="00802240" w:rsidRDefault="00802240" w:rsidP="00802240">
      <w:pPr>
        <w:pStyle w:val="Heading2"/>
      </w:pPr>
      <w:bookmarkStart w:id="24" w:name="_Toc409597414"/>
      <w:r>
        <w:t>Different OLAP Techniques</w:t>
      </w:r>
      <w:bookmarkEnd w:id="24"/>
    </w:p>
    <w:p w14:paraId="214C0458" w14:textId="7367207B" w:rsidR="00794B91" w:rsidRDefault="00794B91" w:rsidP="00802240">
      <w:pPr>
        <w:pStyle w:val="Heading3"/>
      </w:pPr>
      <w:bookmarkStart w:id="25" w:name="_Toc409597415"/>
      <w:r w:rsidRPr="00794B91">
        <w:t>MOLAP</w:t>
      </w:r>
      <w:bookmarkEnd w:id="25"/>
    </w:p>
    <w:p w14:paraId="565612B5" w14:textId="05915254" w:rsidR="00794B91" w:rsidRDefault="00794B91" w:rsidP="00794B91">
      <w:pPr>
        <w:jc w:val="both"/>
      </w:pPr>
      <w:r w:rsidRPr="00794B91">
        <w:t>MOLAP or multi-dimensional OLAP is one of two techniques that are most widely used to analyse multidimensional cubes that house data. In comparison to the other technique used MOLAP differs slightly in the sense that in some application not all MOLAP requires pre-computed and allocation of information into the cube that it is managing. With this being said this leads to one of the advantages of MOLAP, which is that it allows the data to be queried faster because the data is already optimized. MOLAP however is a very expensive technology; this is one of its disadvantages</w:t>
      </w:r>
      <w:r w:rsidR="00802240">
        <w:t>.</w:t>
      </w:r>
    </w:p>
    <w:p w14:paraId="5DA1AC26" w14:textId="42002E21" w:rsidR="00794B91" w:rsidRPr="00794B91" w:rsidRDefault="00794B91" w:rsidP="00802240">
      <w:pPr>
        <w:pStyle w:val="Heading3"/>
      </w:pPr>
      <w:bookmarkStart w:id="26" w:name="_Toc409597416"/>
      <w:r>
        <w:t>ROLAP</w:t>
      </w:r>
      <w:bookmarkEnd w:id="26"/>
    </w:p>
    <w:p w14:paraId="68DFAF0A" w14:textId="09B0D666" w:rsidR="00794B91" w:rsidRDefault="00794B91" w:rsidP="00794B91">
      <w:pPr>
        <w:jc w:val="both"/>
      </w:pPr>
      <w:r>
        <w:t xml:space="preserve">ROLAP or </w:t>
      </w:r>
      <w:r w:rsidR="00802240">
        <w:t>R</w:t>
      </w:r>
      <w:r>
        <w:t>elational OLAP is significantly different from MOLAP. In the sense that where MOLAP requires pre-computed and stored information to analyse the data cubes, ROLAP does not. ROLAP is generally used for large data sets as its performance it much slower than MOLAP. ROLAP access data in relational databases and then uses SQL queries to calculate, this is also only performed when the</w:t>
      </w:r>
      <w:r>
        <w:t xml:space="preserve"> user requires the information.</w:t>
      </w:r>
    </w:p>
    <w:p w14:paraId="1E0B27DF" w14:textId="5B007954" w:rsidR="00794B91" w:rsidRPr="00794B91" w:rsidRDefault="00794B91" w:rsidP="00802240">
      <w:pPr>
        <w:pStyle w:val="Heading3"/>
      </w:pPr>
      <w:bookmarkStart w:id="27" w:name="_Toc409597417"/>
      <w:r>
        <w:t>HOLAP</w:t>
      </w:r>
      <w:bookmarkEnd w:id="27"/>
    </w:p>
    <w:p w14:paraId="3460666A" w14:textId="0696C4A2" w:rsidR="00794B91" w:rsidRDefault="00802240" w:rsidP="00794B91">
      <w:pPr>
        <w:jc w:val="both"/>
      </w:pPr>
      <w:r>
        <w:t>Hybrid OLAP</w:t>
      </w:r>
      <w:r>
        <w:t xml:space="preserve"> (</w:t>
      </w:r>
      <w:r w:rsidR="00794B91">
        <w:t>HOLAP</w:t>
      </w:r>
      <w:r>
        <w:t>)</w:t>
      </w:r>
      <w:r w:rsidR="00794B91">
        <w:t xml:space="preserve"> is a combination of the above three OLAP, ROLAP, and MOLAP. HOLAP stores the relational database in the ROLAP format, whilst keeping the aggregated data in a multidimensional table in the MOLAP format. This then allows a faster processing time for queries and on the other hand a fast response time for querying detailed data in ROLAP at a fast response rate. The advantage of HOLAP is smaller cubes for faster response times.</w:t>
      </w:r>
    </w:p>
    <w:p w14:paraId="29DCA814" w14:textId="217A78B1" w:rsidR="00802240" w:rsidRDefault="00794B91" w:rsidP="00273F21">
      <w:pPr>
        <w:pStyle w:val="Heading2"/>
      </w:pPr>
      <w:bookmarkStart w:id="28" w:name="_Toc409597418"/>
      <w:r w:rsidRPr="00794B91">
        <w:lastRenderedPageBreak/>
        <w:t>Definitions</w:t>
      </w:r>
      <w:bookmarkEnd w:id="28"/>
    </w:p>
    <w:p w14:paraId="1128C589" w14:textId="642ECA12" w:rsidR="00802240" w:rsidRDefault="00802240" w:rsidP="00802240">
      <w:pPr>
        <w:pStyle w:val="Heading3"/>
      </w:pPr>
      <w:bookmarkStart w:id="29" w:name="_Toc409597419"/>
      <w:r>
        <w:t>Slicing</w:t>
      </w:r>
      <w:bookmarkEnd w:id="29"/>
    </w:p>
    <w:p w14:paraId="22A79426" w14:textId="07E5625B" w:rsidR="00794B91" w:rsidRDefault="00273F21" w:rsidP="00794B91">
      <w:pPr>
        <w:jc w:val="both"/>
      </w:pPr>
      <w:r>
        <w:t>Slicing</w:t>
      </w:r>
      <w:r w:rsidR="00794B91" w:rsidRPr="00794B91">
        <w:t xml:space="preserve"> allows a user to take a multidimensional view and turn it into a 2d view that can show data along one slice or side of a layer. Th</w:t>
      </w:r>
      <w:r w:rsidR="00802240">
        <w:t>is</w:t>
      </w:r>
      <w:r w:rsidR="00794B91" w:rsidRPr="00794B91">
        <w:t xml:space="preserve"> allows the users to go through specific cubes of data along that slice for detailed analysis.</w:t>
      </w:r>
    </w:p>
    <w:p w14:paraId="3D4BC880" w14:textId="77777777" w:rsidR="00802240" w:rsidRDefault="00802240" w:rsidP="00794B91">
      <w:pPr>
        <w:jc w:val="both"/>
      </w:pPr>
    </w:p>
    <w:p w14:paraId="33FBAFA6" w14:textId="7FFC5CE7" w:rsidR="00794B91" w:rsidRDefault="00794B91" w:rsidP="00794B91">
      <w:pPr>
        <w:keepNext/>
        <w:spacing w:line="360" w:lineRule="auto"/>
      </w:pPr>
      <w:r>
        <w:rPr>
          <w:noProof/>
        </w:rPr>
        <mc:AlternateContent>
          <mc:Choice Requires="wps">
            <w:drawing>
              <wp:anchor distT="0" distB="0" distL="114300" distR="114300" simplePos="0" relativeHeight="251668480" behindDoc="0" locked="0" layoutInCell="1" allowOverlap="1" wp14:anchorId="0F851271" wp14:editId="74BFCD1C">
                <wp:simplePos x="0" y="0"/>
                <wp:positionH relativeFrom="column">
                  <wp:posOffset>3048000</wp:posOffset>
                </wp:positionH>
                <wp:positionV relativeFrom="paragraph">
                  <wp:posOffset>2121535</wp:posOffset>
                </wp:positionV>
                <wp:extent cx="2679700"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679700" cy="635"/>
                        </a:xfrm>
                        <a:prstGeom prst="rect">
                          <a:avLst/>
                        </a:prstGeom>
                        <a:solidFill>
                          <a:prstClr val="white"/>
                        </a:solidFill>
                        <a:ln>
                          <a:noFill/>
                        </a:ln>
                        <a:effectLst/>
                      </wps:spPr>
                      <wps:txbx>
                        <w:txbxContent>
                          <w:p w14:paraId="50D9B0A2" w14:textId="429B40EE" w:rsidR="00794B91" w:rsidRPr="005D738B" w:rsidRDefault="00794B91" w:rsidP="00794B91">
                            <w:pPr>
                              <w:pStyle w:val="Caption"/>
                              <w:rPr>
                                <w:noProof/>
                              </w:rPr>
                            </w:pPr>
                            <w:r>
                              <w:t xml:space="preserve">Figure </w:t>
                            </w:r>
                            <w:fldSimple w:instr=" SEQ Figure \* ARABIC ">
                              <w:r>
                                <w:rPr>
                                  <w:noProof/>
                                </w:rPr>
                                <w:t>2</w:t>
                              </w:r>
                            </w:fldSimple>
                            <w:r>
                              <w:t xml:space="preserve"> - </w:t>
                            </w:r>
                            <w:r w:rsidRPr="00831896">
                              <w:t>This picture shows a vertic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851271" id="_x0000_t202" coordsize="21600,21600" o:spt="202" path="m,l,21600r21600,l21600,xe">
                <v:stroke joinstyle="miter"/>
                <v:path gradientshapeok="t" o:connecttype="rect"/>
              </v:shapetype>
              <v:shape id="Text Box 8" o:spid="_x0000_s1026" type="#_x0000_t202" style="position:absolute;margin-left:240pt;margin-top:167.05pt;width:21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" stroked="f">
                <v:textbox style="mso-fit-shape-to-text:t" inset="0,0,0,0">
                  <w:txbxContent>
                    <w:p w14:paraId="50D9B0A2" w14:textId="429B40EE" w:rsidR="00794B91" w:rsidRPr="005D738B" w:rsidRDefault="00794B91" w:rsidP="00794B91">
                      <w:pPr>
                        <w:pStyle w:val="Caption"/>
                        <w:rPr>
                          <w:noProof/>
                        </w:rPr>
                      </w:pPr>
                      <w:r>
                        <w:t xml:space="preserve">Figure </w:t>
                      </w:r>
                      <w:fldSimple w:instr=" SEQ Figure \* ARABIC ">
                        <w:r>
                          <w:rPr>
                            <w:noProof/>
                          </w:rPr>
                          <w:t>2</w:t>
                        </w:r>
                      </w:fldSimple>
                      <w:r>
                        <w:t xml:space="preserve"> - </w:t>
                      </w:r>
                      <w:r w:rsidRPr="00831896">
                        <w:t>This picture shows a vertical Slice</w:t>
                      </w:r>
                    </w:p>
                  </w:txbxContent>
                </v:textbox>
                <w10:wrap type="square"/>
              </v:shape>
            </w:pict>
          </mc:Fallback>
        </mc:AlternateContent>
      </w:r>
      <w:r>
        <w:rPr>
          <w:noProof/>
          <w:lang w:eastAsia="en-GB"/>
        </w:rPr>
        <w:drawing>
          <wp:anchor distT="0" distB="0" distL="114300" distR="114300" simplePos="0" relativeHeight="251662336" behindDoc="0" locked="0" layoutInCell="1" allowOverlap="1" wp14:anchorId="39EDEDE4" wp14:editId="37658774">
            <wp:simplePos x="0" y="0"/>
            <wp:positionH relativeFrom="column">
              <wp:posOffset>3048000</wp:posOffset>
            </wp:positionH>
            <wp:positionV relativeFrom="paragraph">
              <wp:posOffset>9525</wp:posOffset>
            </wp:positionV>
            <wp:extent cx="2679826" cy="2054860"/>
            <wp:effectExtent l="0" t="0" r="635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8.21.png"/>
                    <pic:cNvPicPr/>
                  </pic:nvPicPr>
                  <pic:blipFill>
                    <a:blip r:embed="rId15">
                      <a:extLst>
                        <a:ext uri="{28A0092B-C50C-407E-A947-70E740481C1C}">
                          <a14:useLocalDpi xmlns:a14="http://schemas.microsoft.com/office/drawing/2010/main" val="0"/>
                        </a:ext>
                      </a:extLst>
                    </a:blip>
                    <a:stretch>
                      <a:fillRect/>
                    </a:stretch>
                  </pic:blipFill>
                  <pic:spPr>
                    <a:xfrm>
                      <a:off x="0" y="0"/>
                      <a:ext cx="2679826" cy="20548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4F069279" wp14:editId="4E107BD9">
                <wp:simplePos x="0" y="0"/>
                <wp:positionH relativeFrom="column">
                  <wp:posOffset>0</wp:posOffset>
                </wp:positionH>
                <wp:positionV relativeFrom="paragraph">
                  <wp:posOffset>2193290</wp:posOffset>
                </wp:positionV>
                <wp:extent cx="257683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76830" cy="635"/>
                        </a:xfrm>
                        <a:prstGeom prst="rect">
                          <a:avLst/>
                        </a:prstGeom>
                        <a:solidFill>
                          <a:prstClr val="white"/>
                        </a:solidFill>
                        <a:ln>
                          <a:noFill/>
                        </a:ln>
                        <a:effectLst/>
                      </wps:spPr>
                      <wps:txbx>
                        <w:txbxContent>
                          <w:p w14:paraId="64A38BED" w14:textId="4A325717" w:rsidR="00794B91" w:rsidRPr="00700D6E" w:rsidRDefault="00794B91" w:rsidP="00794B91">
                            <w:pPr>
                              <w:pStyle w:val="Caption"/>
                              <w:rPr>
                                <w:noProof/>
                              </w:rPr>
                            </w:pPr>
                            <w:r>
                              <w:t xml:space="preserve">Figure </w:t>
                            </w:r>
                            <w:fldSimple w:instr=" SEQ Figure \* ARABIC ">
                              <w:r>
                                <w:rPr>
                                  <w:noProof/>
                                </w:rPr>
                                <w:t>3</w:t>
                              </w:r>
                            </w:fldSimple>
                            <w:r w:rsidRPr="00286342">
                              <w:t xml:space="preserve"> - This picture shows a horizont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069279" id="Text Box 7" o:spid="_x0000_s1027" type="#_x0000_t202" style="position:absolute;margin-left:0;margin-top:172.7pt;width:202.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" stroked="f">
                <v:textbox style="mso-fit-shape-to-text:t" inset="0,0,0,0">
                  <w:txbxContent>
                    <w:p w14:paraId="64A38BED" w14:textId="4A325717" w:rsidR="00794B91" w:rsidRPr="00700D6E" w:rsidRDefault="00794B91" w:rsidP="00794B91">
                      <w:pPr>
                        <w:pStyle w:val="Caption"/>
                        <w:rPr>
                          <w:noProof/>
                        </w:rPr>
                      </w:pPr>
                      <w:r>
                        <w:t xml:space="preserve">Figure </w:t>
                      </w:r>
                      <w:fldSimple w:instr=" SEQ Figure \* ARABIC ">
                        <w:r>
                          <w:rPr>
                            <w:noProof/>
                          </w:rPr>
                          <w:t>3</w:t>
                        </w:r>
                      </w:fldSimple>
                      <w:r w:rsidRPr="00286342">
                        <w:t xml:space="preserve"> - This picture shows a horizontal slice</w:t>
                      </w:r>
                    </w:p>
                  </w:txbxContent>
                </v:textbox>
                <w10:wrap type="square"/>
              </v:shape>
            </w:pict>
          </mc:Fallback>
        </mc:AlternateContent>
      </w:r>
      <w:r>
        <w:rPr>
          <w:noProof/>
          <w:lang w:eastAsia="en-GB"/>
        </w:rPr>
        <w:drawing>
          <wp:anchor distT="0" distB="0" distL="114300" distR="114300" simplePos="0" relativeHeight="251650048" behindDoc="0" locked="0" layoutInCell="1" allowOverlap="1" wp14:anchorId="3142988B" wp14:editId="3460B1CA">
            <wp:simplePos x="0" y="0"/>
            <wp:positionH relativeFrom="column">
              <wp:posOffset>0</wp:posOffset>
            </wp:positionH>
            <wp:positionV relativeFrom="paragraph">
              <wp:posOffset>0</wp:posOffset>
            </wp:positionV>
            <wp:extent cx="2576830" cy="21361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6.38.png"/>
                    <pic:cNvPicPr/>
                  </pic:nvPicPr>
                  <pic:blipFill>
                    <a:blip r:embed="rId16">
                      <a:extLst>
                        <a:ext uri="{28A0092B-C50C-407E-A947-70E740481C1C}">
                          <a14:useLocalDpi xmlns:a14="http://schemas.microsoft.com/office/drawing/2010/main" val="0"/>
                        </a:ext>
                      </a:extLst>
                    </a:blip>
                    <a:stretch>
                      <a:fillRect/>
                    </a:stretch>
                  </pic:blipFill>
                  <pic:spPr>
                    <a:xfrm>
                      <a:off x="0" y="0"/>
                      <a:ext cx="2576830" cy="2136140"/>
                    </a:xfrm>
                    <a:prstGeom prst="rect">
                      <a:avLst/>
                    </a:prstGeom>
                  </pic:spPr>
                </pic:pic>
              </a:graphicData>
            </a:graphic>
            <wp14:sizeRelH relativeFrom="page">
              <wp14:pctWidth>0</wp14:pctWidth>
            </wp14:sizeRelH>
            <wp14:sizeRelV relativeFrom="page">
              <wp14:pctHeight>0</wp14:pctHeight>
            </wp14:sizeRelV>
          </wp:anchor>
        </w:drawing>
      </w:r>
    </w:p>
    <w:p w14:paraId="7C9152F8" w14:textId="3C6947ED" w:rsidR="00794B91" w:rsidRDefault="00794B91" w:rsidP="00794B91">
      <w:pPr>
        <w:pStyle w:val="Caption"/>
      </w:pPr>
    </w:p>
    <w:p w14:paraId="6E28E3F6" w14:textId="77777777" w:rsidR="00794B91" w:rsidRDefault="00794B91" w:rsidP="00794B91">
      <w:pPr>
        <w:pStyle w:val="Caption"/>
      </w:pPr>
    </w:p>
    <w:p w14:paraId="31BE358D" w14:textId="79A3CD66" w:rsidR="00794B91" w:rsidRDefault="00794B91" w:rsidP="00794B91">
      <w:pPr>
        <w:pStyle w:val="Caption"/>
      </w:pPr>
    </w:p>
    <w:p w14:paraId="69192C53" w14:textId="77777777" w:rsidR="00794B91" w:rsidRDefault="00794B91" w:rsidP="00794B91">
      <w:pPr>
        <w:pStyle w:val="Caption"/>
      </w:pPr>
    </w:p>
    <w:p w14:paraId="05C65EA6" w14:textId="77777777" w:rsidR="00794B91" w:rsidRDefault="00794B91" w:rsidP="00794B91">
      <w:pPr>
        <w:pStyle w:val="Caption"/>
      </w:pPr>
    </w:p>
    <w:p w14:paraId="2629A866" w14:textId="3073AAB0" w:rsidR="00794B91" w:rsidRDefault="00794B91" w:rsidP="00794B91">
      <w:pPr>
        <w:pStyle w:val="Caption"/>
      </w:pPr>
    </w:p>
    <w:p w14:paraId="61B3FF50" w14:textId="37BB8FAB" w:rsidR="00794B91" w:rsidRDefault="00794B91" w:rsidP="00794B91">
      <w:pPr>
        <w:pStyle w:val="Caption"/>
      </w:pPr>
    </w:p>
    <w:p w14:paraId="09B78D4A" w14:textId="77777777" w:rsidR="00794B91" w:rsidRPr="00794B91" w:rsidRDefault="00794B91" w:rsidP="00794B91"/>
    <w:p w14:paraId="38536082" w14:textId="1F579F42" w:rsidR="00794B91" w:rsidRDefault="00802240" w:rsidP="00802240">
      <w:pPr>
        <w:pStyle w:val="Heading3"/>
      </w:pPr>
      <w:bookmarkStart w:id="30" w:name="_Toc409597420"/>
      <w:r>
        <w:t>Dicing</w:t>
      </w:r>
      <w:bookmarkEnd w:id="30"/>
    </w:p>
    <w:p w14:paraId="4BEE8805" w14:textId="70653724" w:rsidR="00794B91" w:rsidRDefault="00794B91" w:rsidP="00802240">
      <w:pPr>
        <w:jc w:val="both"/>
      </w:pPr>
      <w:r w:rsidRPr="00802240">
        <w:t>Dicing</w:t>
      </w:r>
      <w:r w:rsidR="00802240">
        <w:t xml:space="preserve"> </w:t>
      </w:r>
      <w:r>
        <w:t>is very similar to slicing where is allows the user to examine a row of data, but dicing differs in the sense where slicing allows you to look down a slice of data. Dicing allows the user to look at much more detail and look at every cube or cubes in any row or column.</w:t>
      </w:r>
    </w:p>
    <w:p w14:paraId="18E50F12" w14:textId="77777777" w:rsidR="00794B91" w:rsidRDefault="00794B91" w:rsidP="00794B91"/>
    <w:p w14:paraId="232DDE58" w14:textId="77777777" w:rsidR="00794B91" w:rsidRDefault="00794B91" w:rsidP="00794B91">
      <w:pPr>
        <w:keepNext/>
        <w:jc w:val="center"/>
      </w:pPr>
      <w:r>
        <w:rPr>
          <w:noProof/>
          <w:lang w:eastAsia="en-GB"/>
        </w:rPr>
        <w:drawing>
          <wp:inline distT="0" distB="0" distL="0" distR="0" wp14:anchorId="47489522" wp14:editId="17437463">
            <wp:extent cx="4012565" cy="2833935"/>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3.05.png"/>
                    <pic:cNvPicPr/>
                  </pic:nvPicPr>
                  <pic:blipFill>
                    <a:blip r:embed="rId17">
                      <a:extLst>
                        <a:ext uri="{28A0092B-C50C-407E-A947-70E740481C1C}">
                          <a14:useLocalDpi xmlns:a14="http://schemas.microsoft.com/office/drawing/2010/main" val="0"/>
                        </a:ext>
                      </a:extLst>
                    </a:blip>
                    <a:stretch>
                      <a:fillRect/>
                    </a:stretch>
                  </pic:blipFill>
                  <pic:spPr>
                    <a:xfrm>
                      <a:off x="0" y="0"/>
                      <a:ext cx="4019472" cy="2838813"/>
                    </a:xfrm>
                    <a:prstGeom prst="rect">
                      <a:avLst/>
                    </a:prstGeom>
                  </pic:spPr>
                </pic:pic>
              </a:graphicData>
            </a:graphic>
          </wp:inline>
        </w:drawing>
      </w:r>
    </w:p>
    <w:p w14:paraId="47C5982D" w14:textId="2FB121FF" w:rsidR="00794B91" w:rsidRDefault="00794B91" w:rsidP="00794B91">
      <w:pPr>
        <w:pStyle w:val="Caption"/>
        <w:jc w:val="center"/>
      </w:pPr>
      <w:r>
        <w:t xml:space="preserve">Figure </w:t>
      </w:r>
      <w:fldSimple w:instr=" SEQ Figure \* ARABIC ">
        <w:r>
          <w:rPr>
            <w:noProof/>
          </w:rPr>
          <w:t>4</w:t>
        </w:r>
      </w:fldSimple>
      <w:r>
        <w:t xml:space="preserve"> - </w:t>
      </w:r>
      <w:r w:rsidRPr="004853AE">
        <w:t>The above diagram shows dicing</w:t>
      </w:r>
    </w:p>
    <w:p w14:paraId="409A726A" w14:textId="77777777" w:rsidR="00802240" w:rsidRDefault="00802240" w:rsidP="00794B91">
      <w:pPr>
        <w:spacing w:line="360" w:lineRule="auto"/>
        <w:rPr>
          <w:rFonts w:cs="Times"/>
          <w:u w:val="single"/>
        </w:rPr>
      </w:pPr>
    </w:p>
    <w:p w14:paraId="0024114C" w14:textId="48634525" w:rsidR="00802240" w:rsidRDefault="00802240" w:rsidP="00802240">
      <w:pPr>
        <w:pStyle w:val="Heading3"/>
      </w:pPr>
      <w:bookmarkStart w:id="31" w:name="_Toc409597421"/>
      <w:r w:rsidRPr="00461217">
        <w:lastRenderedPageBreak/>
        <w:t>D</w:t>
      </w:r>
      <w:bookmarkEnd w:id="31"/>
      <w:r w:rsidR="006F5AB6">
        <w:t>rill Down/Up</w:t>
      </w:r>
    </w:p>
    <w:p w14:paraId="7E46A5C9" w14:textId="25067BEC" w:rsidR="00794B91" w:rsidRDefault="00802240" w:rsidP="00802240">
      <w:pPr>
        <w:jc w:val="both"/>
      </w:pPr>
      <w:r w:rsidRPr="00802240">
        <w:t>T</w:t>
      </w:r>
      <w:r w:rsidR="00794B91" w:rsidRPr="00802240">
        <w:t>o drill up/down is a</w:t>
      </w:r>
      <w:r w:rsidRPr="00802240">
        <w:t>n analytic</w:t>
      </w:r>
      <w:r w:rsidR="00794B91" w:rsidRPr="00802240">
        <w:t xml:space="preserve"> technique where the user will drill up to find data that is most summarized and drill down for data most detailed.</w:t>
      </w:r>
    </w:p>
    <w:p w14:paraId="2215BA70" w14:textId="77777777" w:rsidR="00794B91" w:rsidRDefault="00794B91" w:rsidP="00794B91">
      <w:pPr>
        <w:keepNext/>
        <w:jc w:val="center"/>
      </w:pPr>
      <w:r>
        <w:rPr>
          <w:noProof/>
          <w:lang w:eastAsia="en-GB"/>
        </w:rPr>
        <w:drawing>
          <wp:inline distT="0" distB="0" distL="0" distR="0" wp14:anchorId="55E1952F" wp14:editId="4A251247">
            <wp:extent cx="5270500" cy="183134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8.16.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1831340"/>
                    </a:xfrm>
                    <a:prstGeom prst="rect">
                      <a:avLst/>
                    </a:prstGeom>
                  </pic:spPr>
                </pic:pic>
              </a:graphicData>
            </a:graphic>
          </wp:inline>
        </w:drawing>
      </w:r>
    </w:p>
    <w:p w14:paraId="77530D4D" w14:textId="3F01C458" w:rsidR="00794B91" w:rsidRPr="00461217" w:rsidRDefault="00794B91" w:rsidP="00794B91">
      <w:pPr>
        <w:pStyle w:val="Caption"/>
        <w:jc w:val="center"/>
      </w:pPr>
      <w:r>
        <w:t xml:space="preserve">Figure </w:t>
      </w:r>
      <w:fldSimple w:instr=" SEQ Figure \* ARABIC ">
        <w:r>
          <w:rPr>
            <w:noProof/>
          </w:rPr>
          <w:t>5</w:t>
        </w:r>
      </w:fldSimple>
      <w:r>
        <w:t xml:space="preserve"> - </w:t>
      </w:r>
      <w:r w:rsidRPr="00040631">
        <w:t>The above diagram show-drilling up/down</w:t>
      </w:r>
      <w:r w:rsidR="00DC2D1F">
        <w:t xml:space="preserve"> respectively</w:t>
      </w:r>
    </w:p>
    <w:p w14:paraId="25D10E98" w14:textId="5436FF3F" w:rsidR="00A958D4" w:rsidRPr="000143D5" w:rsidRDefault="00DF7F82" w:rsidP="000143D5">
      <w:pPr>
        <w:pStyle w:val="Heading1"/>
      </w:pPr>
      <w:bookmarkStart w:id="32" w:name="_Toc409597422"/>
      <w:r>
        <w:t xml:space="preserve">6. </w:t>
      </w:r>
      <w:r w:rsidR="00A958D4" w:rsidRPr="000143D5">
        <w:t>Conclusion</w:t>
      </w:r>
      <w:bookmarkEnd w:id="32"/>
    </w:p>
    <w:p w14:paraId="6029A406" w14:textId="0E5C74C2" w:rsidR="00A958D4" w:rsidRPr="00303DAB" w:rsidRDefault="00A958D4" w:rsidP="000143D5">
      <w:pPr>
        <w:spacing w:after="0" w:line="240" w:lineRule="auto"/>
        <w:rPr>
          <w:rStyle w:val="SubtleEmphasis"/>
          <w:color w:val="FF0000"/>
          <w:highlight w:val="yellow"/>
        </w:rPr>
      </w:pPr>
      <w:r w:rsidRPr="00303DAB">
        <w:rPr>
          <w:rStyle w:val="SubtleEmphasis"/>
          <w:color w:val="FF0000"/>
          <w:highlight w:val="yellow"/>
        </w:rPr>
        <w:t>What challenges do we have to keep it up and running?</w:t>
      </w:r>
    </w:p>
    <w:p w14:paraId="38866CF8" w14:textId="0BF7E097" w:rsidR="00A958D4" w:rsidRPr="00303DAB" w:rsidRDefault="00A958D4" w:rsidP="000143D5">
      <w:pPr>
        <w:spacing w:after="0" w:line="240" w:lineRule="auto"/>
        <w:rPr>
          <w:rStyle w:val="SubtleEmphasis"/>
          <w:color w:val="FF0000"/>
          <w:highlight w:val="yellow"/>
        </w:rPr>
      </w:pPr>
      <w:r w:rsidRPr="00303DAB">
        <w:rPr>
          <w:rStyle w:val="SubtleEmphasis"/>
          <w:color w:val="FF0000"/>
          <w:highlight w:val="yellow"/>
        </w:rPr>
        <w:t>Performance? Amount of data stored. Flexibility to adapt/include/remove different columns.</w:t>
      </w:r>
    </w:p>
    <w:p w14:paraId="180F4A6D" w14:textId="177A3A5A" w:rsidR="00395808" w:rsidRPr="00303DAB" w:rsidRDefault="00303DAB" w:rsidP="00737FBD">
      <w:pPr>
        <w:spacing w:after="0" w:line="240" w:lineRule="auto"/>
        <w:rPr>
          <w:rStyle w:val="SubtleEmphasis"/>
          <w:color w:val="FF0000"/>
        </w:rPr>
      </w:pPr>
      <w:r w:rsidRPr="00303DAB">
        <w:rPr>
          <w:rStyle w:val="SubtleEmphasis"/>
          <w:color w:val="FF0000"/>
          <w:highlight w:val="yellow"/>
        </w:rPr>
        <w:t>Add Van’s notes from lecture</w:t>
      </w:r>
    </w:p>
    <w:p w14:paraId="1DA6F365" w14:textId="4459720E" w:rsidR="00395808" w:rsidRPr="00395808" w:rsidRDefault="00DF7F82" w:rsidP="000143D5">
      <w:pPr>
        <w:pStyle w:val="Heading1"/>
      </w:pPr>
      <w:bookmarkStart w:id="33" w:name="_Toc409597423"/>
      <w:r>
        <w:t xml:space="preserve">7. </w:t>
      </w:r>
      <w:r w:rsidR="000143D5">
        <w:t>References</w:t>
      </w:r>
      <w:bookmarkEnd w:id="33"/>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Rensselaer, Operational Systems vs. Data Warehousing. Available at: http://www.rpi.edu/datawarehouse/dw-about-cmp.html [Accessed November 25, 2014].</w:t>
      </w:r>
    </w:p>
    <w:p w14:paraId="678ADDC7" w14:textId="77777777" w:rsidR="00621A9D" w:rsidRPr="00621A9D" w:rsidRDefault="00D71902" w:rsidP="00621A9D">
      <w:pPr>
        <w:pStyle w:val="NormalWeb"/>
        <w:ind w:left="480" w:hanging="480"/>
        <w:divId w:val="696345358"/>
        <w:rPr>
          <w:rFonts w:asciiTheme="minorHAnsi" w:hAnsiTheme="minorHAnsi"/>
          <w:noProof/>
          <w:sz w:val="22"/>
          <w:szCs w:val="22"/>
        </w:rPr>
      </w:pPr>
      <w:r>
        <w:fldChar w:fldCharType="end"/>
      </w:r>
      <w:r w:rsidR="00621A9D" w:rsidRPr="00621A9D">
        <w:rPr>
          <w:rFonts w:asciiTheme="minorHAnsi" w:hAnsiTheme="minorHAnsi"/>
          <w:b/>
          <w:i/>
          <w:sz w:val="22"/>
          <w:szCs w:val="22"/>
          <w:highlight w:val="yellow"/>
        </w:rPr>
        <w:fldChar w:fldCharType="begin" w:fldLock="1"/>
      </w:r>
      <w:r w:rsidR="00621A9D" w:rsidRPr="00621A9D">
        <w:rPr>
          <w:rFonts w:asciiTheme="minorHAnsi" w:hAnsiTheme="minorHAnsi"/>
          <w:b/>
          <w:i/>
          <w:sz w:val="22"/>
          <w:szCs w:val="22"/>
          <w:highlight w:val="yellow"/>
        </w:rPr>
        <w:instrText xml:space="preserve">ADDIN Mendeley Bibliography CSL_BIBLIOGRAPHY </w:instrText>
      </w:r>
      <w:r w:rsidR="00621A9D" w:rsidRPr="00621A9D">
        <w:rPr>
          <w:rFonts w:asciiTheme="minorHAnsi" w:hAnsiTheme="minorHAnsi"/>
          <w:b/>
          <w:i/>
          <w:sz w:val="22"/>
          <w:szCs w:val="22"/>
          <w:highlight w:val="yellow"/>
        </w:rPr>
        <w:fldChar w:fldCharType="separate"/>
      </w:r>
      <w:r w:rsidR="00621A9D" w:rsidRPr="00621A9D">
        <w:rPr>
          <w:rFonts w:asciiTheme="minorHAnsi" w:hAnsiTheme="minorHAnsi"/>
          <w:noProof/>
          <w:sz w:val="22"/>
          <w:szCs w:val="22"/>
        </w:rPr>
        <w:t xml:space="preserve">Goos G, Hartmanis, J. and van L.J., 2003. Conceptual Modeling-ER 2003. </w:t>
      </w:r>
      <w:r w:rsidR="00621A9D" w:rsidRPr="00621A9D">
        <w:rPr>
          <w:rFonts w:asciiTheme="minorHAnsi" w:hAnsiTheme="minorHAnsi"/>
          <w:i/>
          <w:iCs/>
          <w:noProof/>
          <w:sz w:val="22"/>
          <w:szCs w:val="22"/>
        </w:rPr>
        <w:t>Springer-Verlag Berlin Heidelberg</w:t>
      </w:r>
      <w:r w:rsidR="00621A9D" w:rsidRPr="00621A9D">
        <w:rPr>
          <w:rFonts w:asciiTheme="minorHAnsi" w:hAnsiTheme="minorHAnsi"/>
          <w:noProof/>
          <w:sz w:val="22"/>
          <w:szCs w:val="22"/>
        </w:rPr>
        <w:t>. Available at: http://download.springer.com/static/pdf/54/bok%3A978-3-540-39648-2.pdf?auth66=1421251779_b8d74ae212dcb392186662a364036b7b&amp;ext=.pdf [Accessed January 14, 2015].</w:t>
      </w:r>
    </w:p>
    <w:p w14:paraId="556B0684" w14:textId="77777777" w:rsidR="00621A9D" w:rsidRPr="00621A9D" w:rsidRDefault="00621A9D" w:rsidP="00621A9D">
      <w:pPr>
        <w:pStyle w:val="NormalWeb"/>
        <w:ind w:left="480" w:hanging="480"/>
        <w:divId w:val="696345358"/>
        <w:rPr>
          <w:rFonts w:asciiTheme="minorHAnsi" w:hAnsiTheme="minorHAnsi"/>
          <w:noProof/>
          <w:sz w:val="22"/>
          <w:szCs w:val="22"/>
        </w:rPr>
      </w:pPr>
      <w:r w:rsidRPr="00621A9D">
        <w:rPr>
          <w:rFonts w:asciiTheme="minorHAnsi" w:hAnsiTheme="minorHAnsi"/>
          <w:noProof/>
          <w:sz w:val="22"/>
          <w:szCs w:val="22"/>
        </w:rPr>
        <w:t xml:space="preserve">Oracle, 2014. Database Data Warehousing Guide. </w:t>
      </w:r>
      <w:r w:rsidRPr="00621A9D">
        <w:rPr>
          <w:rFonts w:asciiTheme="minorHAnsi" w:hAnsiTheme="minorHAnsi"/>
          <w:i/>
          <w:iCs/>
          <w:noProof/>
          <w:sz w:val="22"/>
          <w:szCs w:val="22"/>
        </w:rPr>
        <w:t>Oracle Database Online Documentation</w:t>
      </w:r>
      <w:r w:rsidRPr="00621A9D">
        <w:rPr>
          <w:rFonts w:asciiTheme="minorHAnsi" w:hAnsiTheme="minorHAnsi"/>
          <w:noProof/>
          <w:sz w:val="22"/>
          <w:szCs w:val="22"/>
        </w:rPr>
        <w:t>. Available at: http://docs.oracle.com/cd/B19306_01/server.102/b14223/extract.htm [Accessed January 19, 2015].</w:t>
      </w:r>
    </w:p>
    <w:p w14:paraId="6EC49DA1" w14:textId="5A467782" w:rsidR="00A958D4" w:rsidRPr="00273F21" w:rsidRDefault="00621A9D" w:rsidP="00273F21">
      <w:pPr>
        <w:pStyle w:val="NormalWeb"/>
        <w:divId w:val="696345358"/>
      </w:pPr>
      <w:r w:rsidRPr="00621A9D">
        <w:rPr>
          <w:rFonts w:asciiTheme="minorHAnsi" w:hAnsiTheme="minorHAnsi"/>
          <w:b/>
          <w:i/>
          <w:sz w:val="22"/>
          <w:szCs w:val="22"/>
          <w:highlight w:val="yellow"/>
        </w:rPr>
        <w:fldChar w:fldCharType="end"/>
      </w:r>
      <w:r w:rsidR="00273F21" w:rsidRPr="00273F21">
        <w:t xml:space="preserve"> </w:t>
      </w:r>
      <w:r w:rsidR="00273F21" w:rsidRPr="00273F21">
        <w:rPr>
          <w:rFonts w:asciiTheme="minorHAnsi" w:hAnsiTheme="minorHAnsi"/>
          <w:color w:val="FF0000"/>
          <w:sz w:val="22"/>
          <w:szCs w:val="22"/>
          <w:highlight w:val="yellow"/>
        </w:rPr>
        <w:t>http://www.hypertextbookshop.com/dataminingbook/public_version/contents/chapters/chapter003/section004/blue/page004.html</w:t>
      </w:r>
    </w:p>
    <w:sectPr w:rsidR="00A958D4" w:rsidRPr="00273F21" w:rsidSect="00266F9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BEC118" w14:textId="77777777" w:rsidR="005F531D" w:rsidRDefault="005F531D" w:rsidP="00C71283">
      <w:pPr>
        <w:spacing w:after="0" w:line="240" w:lineRule="auto"/>
      </w:pPr>
      <w:r>
        <w:separator/>
      </w:r>
    </w:p>
  </w:endnote>
  <w:endnote w:type="continuationSeparator" w:id="0">
    <w:p w14:paraId="5691AD41" w14:textId="77777777" w:rsidR="005F531D" w:rsidRDefault="005F531D"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BCCD10" w14:textId="77777777" w:rsidR="005F531D" w:rsidRDefault="005F531D" w:rsidP="00C71283">
      <w:pPr>
        <w:spacing w:after="0" w:line="240" w:lineRule="auto"/>
      </w:pPr>
      <w:r>
        <w:separator/>
      </w:r>
    </w:p>
  </w:footnote>
  <w:footnote w:type="continuationSeparator" w:id="0">
    <w:p w14:paraId="02BF4EEC" w14:textId="77777777" w:rsidR="005F531D" w:rsidRDefault="005F531D" w:rsidP="00C71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D6172"/>
    <w:multiLevelType w:val="multilevel"/>
    <w:tmpl w:val="1CFC4A8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18019F"/>
    <w:multiLevelType w:val="hybridMultilevel"/>
    <w:tmpl w:val="B3A673D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4319A7"/>
    <w:multiLevelType w:val="multilevel"/>
    <w:tmpl w:val="B0F89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91F6955"/>
    <w:multiLevelType w:val="multilevel"/>
    <w:tmpl w:val="486246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11">
    <w:nsid w:val="2B4F1F54"/>
    <w:multiLevelType w:val="hybridMultilevel"/>
    <w:tmpl w:val="5DDA0AC4"/>
    <w:lvl w:ilvl="0" w:tplc="0409000F">
      <w:start w:val="1"/>
      <w:numFmt w:val="decimal"/>
      <w:lvlText w:val="%1."/>
      <w:lvlJc w:val="left"/>
      <w:pPr>
        <w:ind w:left="948" w:hanging="360"/>
      </w:pPr>
      <w:rPr>
        <w:rFonts w:hint="default"/>
      </w:rPr>
    </w:lvl>
    <w:lvl w:ilvl="1" w:tplc="04090019">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2">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nsid w:val="34A4476E"/>
    <w:multiLevelType w:val="multilevel"/>
    <w:tmpl w:val="18CA5DD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377006D6"/>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nsid w:val="3C734F41"/>
    <w:multiLevelType w:val="multilevel"/>
    <w:tmpl w:val="6276BC9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2D322DB"/>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A9961EC"/>
    <w:multiLevelType w:val="multilevel"/>
    <w:tmpl w:val="B5D656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5B127D2C"/>
    <w:multiLevelType w:val="hybridMultilevel"/>
    <w:tmpl w:val="5994E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622B5800"/>
    <w:multiLevelType w:val="multilevel"/>
    <w:tmpl w:val="8B5235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28">
    <w:nsid w:val="6B33596B"/>
    <w:multiLevelType w:val="multilevel"/>
    <w:tmpl w:val="5E52D64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D7167E1"/>
    <w:multiLevelType w:val="hybridMultilevel"/>
    <w:tmpl w:val="FCC4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3E436CA"/>
    <w:multiLevelType w:val="multilevel"/>
    <w:tmpl w:val="268E7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6281B43"/>
    <w:multiLevelType w:val="multilevel"/>
    <w:tmpl w:val="036A4E2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B8869FE"/>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4">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6"/>
  </w:num>
  <w:num w:numId="2">
    <w:abstractNumId w:val="12"/>
  </w:num>
  <w:num w:numId="3">
    <w:abstractNumId w:val="34"/>
  </w:num>
  <w:num w:numId="4">
    <w:abstractNumId w:val="19"/>
  </w:num>
  <w:num w:numId="5">
    <w:abstractNumId w:val="7"/>
  </w:num>
  <w:num w:numId="6">
    <w:abstractNumId w:val="20"/>
  </w:num>
  <w:num w:numId="7">
    <w:abstractNumId w:val="5"/>
  </w:num>
  <w:num w:numId="8">
    <w:abstractNumId w:val="32"/>
  </w:num>
  <w:num w:numId="9">
    <w:abstractNumId w:val="26"/>
  </w:num>
  <w:num w:numId="10">
    <w:abstractNumId w:val="9"/>
  </w:num>
  <w:num w:numId="11">
    <w:abstractNumId w:val="24"/>
  </w:num>
  <w:num w:numId="12">
    <w:abstractNumId w:val="14"/>
  </w:num>
  <w:num w:numId="13">
    <w:abstractNumId w:val="10"/>
  </w:num>
  <w:num w:numId="14">
    <w:abstractNumId w:val="10"/>
    <w:lvlOverride w:ilvl="0">
      <w:startOverride w:val="1"/>
    </w:lvlOverride>
  </w:num>
  <w:num w:numId="15">
    <w:abstractNumId w:val="27"/>
  </w:num>
  <w:num w:numId="16">
    <w:abstractNumId w:val="3"/>
  </w:num>
  <w:num w:numId="17">
    <w:abstractNumId w:val="21"/>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28"/>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0">
    <w:abstractNumId w:val="25"/>
    <w:lvlOverride w:ilvl="0">
      <w:lvl w:ilvl="0">
        <w:numFmt w:val="decimal"/>
        <w:lvlText w:val="%1."/>
        <w:lvlJc w:val="left"/>
      </w:lvl>
    </w:lvlOverride>
  </w:num>
  <w:num w:numId="21">
    <w:abstractNumId w:val="0"/>
    <w:lvlOverride w:ilvl="0">
      <w:lvl w:ilvl="0">
        <w:numFmt w:val="decimal"/>
        <w:lvlText w:val="%1."/>
        <w:lvlJc w:val="left"/>
      </w:lvl>
    </w:lvlOverride>
  </w:num>
  <w:num w:numId="22">
    <w:abstractNumId w:val="18"/>
    <w:lvlOverride w:ilvl="0">
      <w:lvl w:ilvl="0">
        <w:numFmt w:val="decimal"/>
        <w:lvlText w:val="%1."/>
        <w:lvlJc w:val="left"/>
      </w:lvl>
    </w:lvlOverride>
    <w:lvlOverride w:ilvl="1">
      <w:lvl w:ilvl="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3">
    <w:abstractNumId w:val="17"/>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4">
    <w:abstractNumId w:val="13"/>
    <w:lvlOverride w:ilvl="0">
      <w:lvl w:ilvl="0">
        <w:numFmt w:val="decimal"/>
        <w:lvlText w:val="%1."/>
        <w:lvlJc w:val="left"/>
      </w:lvl>
    </w:lvlOverride>
  </w:num>
  <w:num w:numId="25">
    <w:abstractNumId w:val="31"/>
    <w:lvlOverride w:ilvl="0">
      <w:lvl w:ilvl="0">
        <w:numFmt w:val="decimal"/>
        <w:lvlText w:val="%1."/>
        <w:lvlJc w:val="left"/>
      </w:lvl>
    </w:lvlOverride>
  </w:num>
  <w:num w:numId="26">
    <w:abstractNumId w:val="11"/>
  </w:num>
  <w:num w:numId="27">
    <w:abstractNumId w:val="15"/>
  </w:num>
  <w:num w:numId="28">
    <w:abstractNumId w:val="33"/>
  </w:num>
  <w:num w:numId="29">
    <w:abstractNumId w:val="30"/>
  </w:num>
  <w:num w:numId="30">
    <w:abstractNumId w:val="1"/>
  </w:num>
  <w:num w:numId="31">
    <w:abstractNumId w:val="22"/>
  </w:num>
  <w:num w:numId="32">
    <w:abstractNumId w:val="8"/>
  </w:num>
  <w:num w:numId="33">
    <w:abstractNumId w:val="6"/>
  </w:num>
  <w:num w:numId="34">
    <w:abstractNumId w:val="2"/>
  </w:num>
  <w:num w:numId="35">
    <w:abstractNumId w:val="23"/>
  </w:num>
  <w:num w:numId="3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23859"/>
    <w:rsid w:val="00023BAD"/>
    <w:rsid w:val="00032115"/>
    <w:rsid w:val="0003547F"/>
    <w:rsid w:val="000406B3"/>
    <w:rsid w:val="000420B8"/>
    <w:rsid w:val="00051BE2"/>
    <w:rsid w:val="00065E2C"/>
    <w:rsid w:val="00072C99"/>
    <w:rsid w:val="00075E1C"/>
    <w:rsid w:val="00081662"/>
    <w:rsid w:val="0008558C"/>
    <w:rsid w:val="00095D02"/>
    <w:rsid w:val="000A1D99"/>
    <w:rsid w:val="000B273E"/>
    <w:rsid w:val="000D2154"/>
    <w:rsid w:val="000E1DB1"/>
    <w:rsid w:val="000F4989"/>
    <w:rsid w:val="00102BCB"/>
    <w:rsid w:val="001074DF"/>
    <w:rsid w:val="001257DD"/>
    <w:rsid w:val="00127089"/>
    <w:rsid w:val="00136821"/>
    <w:rsid w:val="0013695E"/>
    <w:rsid w:val="001518FC"/>
    <w:rsid w:val="001612AA"/>
    <w:rsid w:val="00176717"/>
    <w:rsid w:val="00193E88"/>
    <w:rsid w:val="001C1981"/>
    <w:rsid w:val="001C42A5"/>
    <w:rsid w:val="00203BE1"/>
    <w:rsid w:val="002045A8"/>
    <w:rsid w:val="00204A7F"/>
    <w:rsid w:val="00206D2A"/>
    <w:rsid w:val="00223B44"/>
    <w:rsid w:val="00223F2A"/>
    <w:rsid w:val="00226E7B"/>
    <w:rsid w:val="002272E6"/>
    <w:rsid w:val="00234035"/>
    <w:rsid w:val="00242C5C"/>
    <w:rsid w:val="00250BE2"/>
    <w:rsid w:val="00266F95"/>
    <w:rsid w:val="00273F21"/>
    <w:rsid w:val="00281F92"/>
    <w:rsid w:val="00285A6D"/>
    <w:rsid w:val="00287609"/>
    <w:rsid w:val="002927AF"/>
    <w:rsid w:val="002963EB"/>
    <w:rsid w:val="00297F9B"/>
    <w:rsid w:val="002A592A"/>
    <w:rsid w:val="002A5D44"/>
    <w:rsid w:val="002C4948"/>
    <w:rsid w:val="002D475A"/>
    <w:rsid w:val="002E167D"/>
    <w:rsid w:val="002E4930"/>
    <w:rsid w:val="002F5E28"/>
    <w:rsid w:val="00303DAB"/>
    <w:rsid w:val="00305AE3"/>
    <w:rsid w:val="0033154B"/>
    <w:rsid w:val="00351D8B"/>
    <w:rsid w:val="0037724E"/>
    <w:rsid w:val="00395536"/>
    <w:rsid w:val="00395808"/>
    <w:rsid w:val="00396786"/>
    <w:rsid w:val="003A1981"/>
    <w:rsid w:val="003B0680"/>
    <w:rsid w:val="003C207C"/>
    <w:rsid w:val="003E4CAD"/>
    <w:rsid w:val="00402634"/>
    <w:rsid w:val="00404497"/>
    <w:rsid w:val="00405430"/>
    <w:rsid w:val="004467EE"/>
    <w:rsid w:val="00451887"/>
    <w:rsid w:val="00454941"/>
    <w:rsid w:val="00457A10"/>
    <w:rsid w:val="004630DF"/>
    <w:rsid w:val="00466602"/>
    <w:rsid w:val="004700E2"/>
    <w:rsid w:val="0048223D"/>
    <w:rsid w:val="0049205E"/>
    <w:rsid w:val="00493B0E"/>
    <w:rsid w:val="00494705"/>
    <w:rsid w:val="004E070E"/>
    <w:rsid w:val="004E41F3"/>
    <w:rsid w:val="00525FC5"/>
    <w:rsid w:val="00533918"/>
    <w:rsid w:val="00542C6F"/>
    <w:rsid w:val="00550EA8"/>
    <w:rsid w:val="00551BC0"/>
    <w:rsid w:val="005628BC"/>
    <w:rsid w:val="005842BA"/>
    <w:rsid w:val="005A0B35"/>
    <w:rsid w:val="005B0C9A"/>
    <w:rsid w:val="005B1C2A"/>
    <w:rsid w:val="005C793B"/>
    <w:rsid w:val="005C7973"/>
    <w:rsid w:val="005D2C8E"/>
    <w:rsid w:val="005E46B5"/>
    <w:rsid w:val="005F1A9F"/>
    <w:rsid w:val="005F531D"/>
    <w:rsid w:val="005F7C9A"/>
    <w:rsid w:val="006165BA"/>
    <w:rsid w:val="00621A9D"/>
    <w:rsid w:val="00630E85"/>
    <w:rsid w:val="006347F1"/>
    <w:rsid w:val="006357FF"/>
    <w:rsid w:val="00640A6E"/>
    <w:rsid w:val="00644F40"/>
    <w:rsid w:val="00647FEA"/>
    <w:rsid w:val="006525BF"/>
    <w:rsid w:val="006558B2"/>
    <w:rsid w:val="006560A8"/>
    <w:rsid w:val="006866F9"/>
    <w:rsid w:val="00687205"/>
    <w:rsid w:val="006961C5"/>
    <w:rsid w:val="00697A12"/>
    <w:rsid w:val="006A02D6"/>
    <w:rsid w:val="006B04D6"/>
    <w:rsid w:val="006E5DCD"/>
    <w:rsid w:val="006F5AB6"/>
    <w:rsid w:val="00702F28"/>
    <w:rsid w:val="007078F8"/>
    <w:rsid w:val="007137F0"/>
    <w:rsid w:val="0071497F"/>
    <w:rsid w:val="00714B8E"/>
    <w:rsid w:val="0072356E"/>
    <w:rsid w:val="007305DE"/>
    <w:rsid w:val="00737FBD"/>
    <w:rsid w:val="007472D4"/>
    <w:rsid w:val="00750FDE"/>
    <w:rsid w:val="00775E97"/>
    <w:rsid w:val="007762B8"/>
    <w:rsid w:val="00783BE4"/>
    <w:rsid w:val="0079257F"/>
    <w:rsid w:val="00794B91"/>
    <w:rsid w:val="007A0B6B"/>
    <w:rsid w:val="007A6841"/>
    <w:rsid w:val="007B49BE"/>
    <w:rsid w:val="007C5E3B"/>
    <w:rsid w:val="007D19DB"/>
    <w:rsid w:val="007E6F2F"/>
    <w:rsid w:val="007F73FA"/>
    <w:rsid w:val="00802240"/>
    <w:rsid w:val="00841718"/>
    <w:rsid w:val="00855D9A"/>
    <w:rsid w:val="0085753A"/>
    <w:rsid w:val="008C20BD"/>
    <w:rsid w:val="008C7EDC"/>
    <w:rsid w:val="008D07A2"/>
    <w:rsid w:val="008D1C94"/>
    <w:rsid w:val="008D2898"/>
    <w:rsid w:val="008E5E74"/>
    <w:rsid w:val="00916EE6"/>
    <w:rsid w:val="00926AE8"/>
    <w:rsid w:val="009564E9"/>
    <w:rsid w:val="00957D12"/>
    <w:rsid w:val="00966F74"/>
    <w:rsid w:val="009727C0"/>
    <w:rsid w:val="00972C94"/>
    <w:rsid w:val="009844A9"/>
    <w:rsid w:val="00990BEA"/>
    <w:rsid w:val="00996D0B"/>
    <w:rsid w:val="009C123E"/>
    <w:rsid w:val="009D7F8F"/>
    <w:rsid w:val="009F3DA4"/>
    <w:rsid w:val="00A04994"/>
    <w:rsid w:val="00A07A12"/>
    <w:rsid w:val="00A11145"/>
    <w:rsid w:val="00A12658"/>
    <w:rsid w:val="00A145FD"/>
    <w:rsid w:val="00A15FA8"/>
    <w:rsid w:val="00A17212"/>
    <w:rsid w:val="00A27032"/>
    <w:rsid w:val="00A4664F"/>
    <w:rsid w:val="00A46EAC"/>
    <w:rsid w:val="00A53295"/>
    <w:rsid w:val="00A61553"/>
    <w:rsid w:val="00A61996"/>
    <w:rsid w:val="00A67827"/>
    <w:rsid w:val="00A80674"/>
    <w:rsid w:val="00A82C68"/>
    <w:rsid w:val="00A87DC6"/>
    <w:rsid w:val="00A958D4"/>
    <w:rsid w:val="00A959CB"/>
    <w:rsid w:val="00AA5A45"/>
    <w:rsid w:val="00AB565C"/>
    <w:rsid w:val="00AB5A02"/>
    <w:rsid w:val="00AC09C9"/>
    <w:rsid w:val="00AC5928"/>
    <w:rsid w:val="00AF5C7E"/>
    <w:rsid w:val="00AF7879"/>
    <w:rsid w:val="00B02BEA"/>
    <w:rsid w:val="00B14AC8"/>
    <w:rsid w:val="00B73B2A"/>
    <w:rsid w:val="00B75D82"/>
    <w:rsid w:val="00B918E6"/>
    <w:rsid w:val="00B93B95"/>
    <w:rsid w:val="00BB635F"/>
    <w:rsid w:val="00BB66B8"/>
    <w:rsid w:val="00BC635C"/>
    <w:rsid w:val="00BE31AC"/>
    <w:rsid w:val="00BF2137"/>
    <w:rsid w:val="00BF30AB"/>
    <w:rsid w:val="00BF3522"/>
    <w:rsid w:val="00BF3940"/>
    <w:rsid w:val="00C07AD4"/>
    <w:rsid w:val="00C25649"/>
    <w:rsid w:val="00C33B45"/>
    <w:rsid w:val="00C674B5"/>
    <w:rsid w:val="00C71283"/>
    <w:rsid w:val="00C82506"/>
    <w:rsid w:val="00C85391"/>
    <w:rsid w:val="00CB2008"/>
    <w:rsid w:val="00CB2C53"/>
    <w:rsid w:val="00CB40E1"/>
    <w:rsid w:val="00CC260C"/>
    <w:rsid w:val="00CF48A1"/>
    <w:rsid w:val="00D0208B"/>
    <w:rsid w:val="00D227CD"/>
    <w:rsid w:val="00D27E6E"/>
    <w:rsid w:val="00D34EE9"/>
    <w:rsid w:val="00D43ED3"/>
    <w:rsid w:val="00D44E9A"/>
    <w:rsid w:val="00D461A8"/>
    <w:rsid w:val="00D537E3"/>
    <w:rsid w:val="00D62E34"/>
    <w:rsid w:val="00D71902"/>
    <w:rsid w:val="00D719A0"/>
    <w:rsid w:val="00D845A8"/>
    <w:rsid w:val="00D877A2"/>
    <w:rsid w:val="00D91277"/>
    <w:rsid w:val="00D9509F"/>
    <w:rsid w:val="00D952A2"/>
    <w:rsid w:val="00DB0792"/>
    <w:rsid w:val="00DC2D1F"/>
    <w:rsid w:val="00DF12F2"/>
    <w:rsid w:val="00DF7F82"/>
    <w:rsid w:val="00E109E8"/>
    <w:rsid w:val="00E27C68"/>
    <w:rsid w:val="00E43CFD"/>
    <w:rsid w:val="00E506BB"/>
    <w:rsid w:val="00E54F17"/>
    <w:rsid w:val="00E70497"/>
    <w:rsid w:val="00E72892"/>
    <w:rsid w:val="00E769D7"/>
    <w:rsid w:val="00E77112"/>
    <w:rsid w:val="00E828E9"/>
    <w:rsid w:val="00E86EDD"/>
    <w:rsid w:val="00EA084D"/>
    <w:rsid w:val="00EA1FB0"/>
    <w:rsid w:val="00EB3D28"/>
    <w:rsid w:val="00ED132F"/>
    <w:rsid w:val="00ED6EC6"/>
    <w:rsid w:val="00EF7E2F"/>
    <w:rsid w:val="00F03ABD"/>
    <w:rsid w:val="00F05ED5"/>
    <w:rsid w:val="00F101B1"/>
    <w:rsid w:val="00F25349"/>
    <w:rsid w:val="00F25D59"/>
    <w:rsid w:val="00F40AFE"/>
    <w:rsid w:val="00F45593"/>
    <w:rsid w:val="00F84728"/>
    <w:rsid w:val="00FA0BCF"/>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103E9718-A0EB-40D2-8457-A3B1C9A5C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621A9D"/>
    <w:pPr>
      <w:keepNext/>
      <w:keepLines/>
      <w:spacing w:after="80"/>
      <w:outlineLvl w:val="1"/>
    </w:pPr>
    <w:rPr>
      <w:rFonts w:ascii="Arial" w:eastAsia="Times New Roman" w:hAnsi="Arial" w:cs="Arial"/>
      <w:b/>
      <w:color w:val="000000"/>
      <w:sz w:val="32"/>
      <w:szCs w:val="35"/>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621A9D"/>
    <w:rPr>
      <w:rFonts w:ascii="Arial" w:eastAsia="Times New Roman" w:hAnsi="Arial" w:cs="Arial"/>
      <w:b/>
      <w:color w:val="000000"/>
      <w:sz w:val="32"/>
      <w:szCs w:val="35"/>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mdx.ac.uk/regulations/archive/regs0405/STS.HTM"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www.mdx.ac.uk/__data/assets/pdf_file/0009/58707/Equality-and-Diversity-Strategy-2013.pdf"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08075683-A0FF-42FB-AE29-93619E7BD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20</Pages>
  <Words>6662</Words>
  <Characters>37978</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40</cp:revision>
  <cp:lastPrinted>2014-11-26T10:08:00Z</cp:lastPrinted>
  <dcterms:created xsi:type="dcterms:W3CDTF">2015-01-19T22:41:00Z</dcterms:created>
  <dcterms:modified xsi:type="dcterms:W3CDTF">2015-01-21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